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B0F38E" w14:textId="77777777" w:rsidR="00465D0B" w:rsidRPr="00465D0B" w:rsidRDefault="00465D0B" w:rsidP="002E0DB2">
      <w:pPr>
        <w:pStyle w:val="Title"/>
        <w:rPr>
          <w:lang w:val="id-ID"/>
        </w:rPr>
      </w:pPr>
      <w:bookmarkStart w:id="0" w:name="_Hlk63289893"/>
      <w:bookmarkEnd w:id="0"/>
      <w:r w:rsidRPr="00465D0B">
        <w:t>AUTENTIFIKASI SERTIFIKAT</w:t>
      </w:r>
      <w:r w:rsidRPr="00465D0B">
        <w:rPr>
          <w:lang w:val="id-ID"/>
        </w:rPr>
        <w:t xml:space="preserve"> TAHSIN</w:t>
      </w:r>
      <w:r w:rsidRPr="00465D0B">
        <w:t xml:space="preserve"> MENGGUNAKAN </w:t>
      </w:r>
      <w:r w:rsidRPr="00465D0B">
        <w:rPr>
          <w:i/>
          <w:lang w:val="id-ID"/>
        </w:rPr>
        <w:t>QR C</w:t>
      </w:r>
      <w:r w:rsidRPr="00465D0B">
        <w:rPr>
          <w:i/>
          <w:lang w:val="en-GB"/>
        </w:rPr>
        <w:t>ODE</w:t>
      </w:r>
      <w:r w:rsidRPr="00465D0B">
        <w:rPr>
          <w:i/>
        </w:rPr>
        <w:t xml:space="preserve"> </w:t>
      </w:r>
      <w:r w:rsidRPr="00465D0B">
        <w:rPr>
          <w:lang w:val="en-GB"/>
        </w:rPr>
        <w:t>DI</w:t>
      </w:r>
      <w:r w:rsidRPr="00465D0B">
        <w:rPr>
          <w:lang w:val="id-ID"/>
        </w:rPr>
        <w:t xml:space="preserve"> </w:t>
      </w:r>
      <w:r w:rsidRPr="00465D0B">
        <w:rPr>
          <w:lang w:val="en-GB"/>
        </w:rPr>
        <w:t>LEMBAGA PENDIDIKAN DAN PELATIHAN MAJELIS TAFSIR AL-QURAN</w:t>
      </w:r>
      <w:r w:rsidRPr="00465D0B">
        <w:rPr>
          <w:lang w:val="id-ID"/>
        </w:rPr>
        <w:t xml:space="preserve"> KARANGANYAR</w:t>
      </w:r>
    </w:p>
    <w:p w14:paraId="494C73A6" w14:textId="26B9E3D1" w:rsidR="001D5903" w:rsidRPr="00000A41" w:rsidRDefault="00465D0B" w:rsidP="00000A41">
      <w:pPr>
        <w:pStyle w:val="Pengarang"/>
        <w:rPr>
          <w:rFonts w:eastAsia="MS Mincho"/>
        </w:rPr>
      </w:pPr>
      <w:r>
        <w:rPr>
          <w:rFonts w:eastAsia="MS Mincho"/>
        </w:rPr>
        <w:t>Rifqi Aulia Rahman</w:t>
      </w:r>
      <w:r w:rsidR="006C4154" w:rsidRPr="005B415F">
        <w:rPr>
          <w:rFonts w:eastAsia="MS Mincho"/>
        </w:rPr>
        <w:t xml:space="preserve">, </w:t>
      </w:r>
      <w:r w:rsidR="0033651A">
        <w:rPr>
          <w:rFonts w:eastAsia="MS Mincho"/>
        </w:rPr>
        <w:t>Devi Afriyantari Puspa Putri</w:t>
      </w:r>
    </w:p>
    <w:p w14:paraId="14FD8D6F" w14:textId="327DB830" w:rsidR="001D5903" w:rsidRPr="00000A41" w:rsidRDefault="0033651A" w:rsidP="00000A41">
      <w:pPr>
        <w:pStyle w:val="Afiliasi"/>
      </w:pPr>
      <w:r>
        <w:rPr>
          <w:lang w:val="en-GB"/>
        </w:rPr>
        <w:t xml:space="preserve">Program Studi </w:t>
      </w:r>
      <w:r w:rsidR="00465D0B">
        <w:rPr>
          <w:lang w:val="en-GB"/>
        </w:rPr>
        <w:t>Informatika</w:t>
      </w:r>
      <w:r w:rsidR="0053730F" w:rsidRPr="00000A41">
        <w:t xml:space="preserve"> </w:t>
      </w:r>
    </w:p>
    <w:p w14:paraId="5E27A4E7" w14:textId="08EF69B0" w:rsidR="001D5903" w:rsidRPr="005B415F" w:rsidRDefault="00465D0B" w:rsidP="005B415F">
      <w:pPr>
        <w:pStyle w:val="Afiliasi"/>
      </w:pPr>
      <w:r>
        <w:rPr>
          <w:lang w:val="en-GB"/>
        </w:rPr>
        <w:t>Universitas Muhammadiyah Surakarta</w:t>
      </w:r>
    </w:p>
    <w:p w14:paraId="31EE19FF" w14:textId="530E7D20" w:rsidR="001D5903" w:rsidRPr="005B415F" w:rsidRDefault="001D5903" w:rsidP="005B415F">
      <w:pPr>
        <w:pStyle w:val="Afiliasi"/>
      </w:pPr>
      <w:r w:rsidRPr="005B415F">
        <w:t xml:space="preserve"> </w:t>
      </w:r>
      <w:r w:rsidR="00465D0B">
        <w:rPr>
          <w:lang w:val="en-GB"/>
        </w:rPr>
        <w:t>Surakarta</w:t>
      </w:r>
      <w:r w:rsidRPr="005B415F">
        <w:t xml:space="preserve">, </w:t>
      </w:r>
      <w:r w:rsidR="00465D0B">
        <w:rPr>
          <w:lang w:val="en-GB"/>
        </w:rPr>
        <w:t>Indonesia</w:t>
      </w:r>
      <w:r w:rsidR="0053730F" w:rsidRPr="005B415F">
        <w:t xml:space="preserve"> </w:t>
      </w:r>
    </w:p>
    <w:p w14:paraId="16680A94" w14:textId="76B089A1" w:rsidR="001D5903" w:rsidRDefault="0071792F" w:rsidP="005B415F">
      <w:pPr>
        <w:pStyle w:val="Afiliasi"/>
      </w:pPr>
      <w:r>
        <w:rPr>
          <w:lang w:val="en-GB"/>
        </w:rPr>
        <w:t>r</w:t>
      </w:r>
      <w:r w:rsidR="0033651A">
        <w:rPr>
          <w:lang w:val="en-GB"/>
        </w:rPr>
        <w:t>ifqiauliaa25@gmail.com</w:t>
      </w:r>
      <w:r w:rsidR="0053730F" w:rsidRPr="005B415F">
        <w:t xml:space="preserve"> </w:t>
      </w:r>
      <w:r w:rsidR="0033651A">
        <w:t>–</w:t>
      </w:r>
      <w:r w:rsidR="0033651A">
        <w:rPr>
          <w:lang w:val="en-GB"/>
        </w:rPr>
        <w:t xml:space="preserve"> dapi29@ums.ac.id</w:t>
      </w:r>
      <w:r w:rsidR="0053730F">
        <w:t xml:space="preserve"> </w:t>
      </w:r>
    </w:p>
    <w:p w14:paraId="306A996C" w14:textId="77777777" w:rsidR="00C2689F" w:rsidRDefault="00C2689F" w:rsidP="002E3948">
      <w:pPr>
        <w:pStyle w:val="Pengarang"/>
        <w:spacing w:before="0" w:after="0"/>
        <w:jc w:val="both"/>
        <w:rPr>
          <w:rFonts w:eastAsia="MS Mincho"/>
        </w:rPr>
        <w:sectPr w:rsidR="00C2689F" w:rsidSect="00DF2C35">
          <w:headerReference w:type="even" r:id="rId8"/>
          <w:headerReference w:type="default" r:id="rId9"/>
          <w:footerReference w:type="default" r:id="rId10"/>
          <w:pgSz w:w="11909" w:h="16834" w:code="9"/>
          <w:pgMar w:top="1080" w:right="734" w:bottom="2434" w:left="734" w:header="720" w:footer="720" w:gutter="0"/>
          <w:cols w:space="720"/>
          <w:docGrid w:linePitch="360"/>
        </w:sectPr>
      </w:pPr>
    </w:p>
    <w:p w14:paraId="0697D182" w14:textId="77777777" w:rsidR="008A55B5" w:rsidRDefault="008A55B5">
      <w:pPr>
        <w:pStyle w:val="Affiliation"/>
        <w:rPr>
          <w:rFonts w:eastAsia="MS Mincho"/>
        </w:rPr>
      </w:pPr>
    </w:p>
    <w:p w14:paraId="094D23B9" w14:textId="77777777" w:rsidR="008A55B5" w:rsidRDefault="008A55B5">
      <w:pPr>
        <w:rPr>
          <w:rFonts w:eastAsia="MS Mincho"/>
        </w:rPr>
      </w:pPr>
    </w:p>
    <w:p w14:paraId="6F602C39" w14:textId="77777777" w:rsidR="008A55B5" w:rsidRDefault="008A55B5" w:rsidP="00622417">
      <w:pPr>
        <w:pStyle w:val="Afiliasi"/>
        <w:sectPr w:rsidR="008A55B5" w:rsidSect="006C4648">
          <w:type w:val="continuous"/>
          <w:pgSz w:w="11909" w:h="16834" w:code="9"/>
          <w:pgMar w:top="1080" w:right="734" w:bottom="2434" w:left="734" w:header="720" w:footer="720" w:gutter="0"/>
          <w:cols w:space="720"/>
          <w:docGrid w:linePitch="360"/>
        </w:sectPr>
      </w:pPr>
    </w:p>
    <w:p w14:paraId="578D7380" w14:textId="4B4752DF" w:rsidR="008A55B5" w:rsidRPr="0033651A" w:rsidRDefault="0033651A" w:rsidP="00E22E56">
      <w:pPr>
        <w:pStyle w:val="Abstrak"/>
        <w:rPr>
          <w:rFonts w:eastAsia="MS Mincho"/>
          <w:iCs/>
        </w:rPr>
      </w:pPr>
      <w:r>
        <w:rPr>
          <w:rFonts w:eastAsia="MS Mincho"/>
          <w:i/>
        </w:rPr>
        <w:t>Abstraksi</w:t>
      </w:r>
      <w:r w:rsidRPr="005B415F">
        <w:rPr>
          <w:rFonts w:eastAsia="MS Mincho"/>
        </w:rPr>
        <w:t>—</w:t>
      </w:r>
      <w:r w:rsidR="00465D0B" w:rsidRPr="0033651A">
        <w:rPr>
          <w:rFonts w:eastAsia="MS Mincho"/>
          <w:iCs/>
        </w:rPr>
        <w:t>Sertifikat</w:t>
      </w:r>
      <w:r w:rsidR="00465D0B" w:rsidRPr="00465D0B">
        <w:rPr>
          <w:rFonts w:eastAsia="MS Mincho"/>
          <w:i/>
        </w:rPr>
        <w:t xml:space="preserve"> </w:t>
      </w:r>
      <w:r w:rsidR="00465D0B" w:rsidRPr="0033651A">
        <w:rPr>
          <w:rFonts w:eastAsia="MS Mincho"/>
          <w:iCs/>
        </w:rPr>
        <w:t xml:space="preserve">merupakan surat yang dibuat untuk tanda pengakuan kepada seseorang karena telah lulus uji kompetensi tertentu. Lembaga Pendidikan dan Pelatihan Tahsin (LPPT) Majelis Tafsir Al-Qur’an (MTA) memiliki salah satu program kompetensi untuk ujian kenaikan tingkat atau disebut marhalah dalam ujian tahsin. Sertifikat akan dikeluarkan LPPT MTA apabila seseorang telah mencapai standar yang telah ditetapkan. Tujuan dibuatnya </w:t>
      </w:r>
      <w:r w:rsidR="00465D0B" w:rsidRPr="0071792F">
        <w:rPr>
          <w:rFonts w:eastAsia="MS Mincho"/>
          <w:i/>
        </w:rPr>
        <w:t>web</w:t>
      </w:r>
      <w:r w:rsidR="00465D0B" w:rsidRPr="0033651A">
        <w:rPr>
          <w:rFonts w:eastAsia="MS Mincho"/>
          <w:iCs/>
        </w:rPr>
        <w:t xml:space="preserve"> ini yaitu LPPT MTA belum memiliki </w:t>
      </w:r>
      <w:r w:rsidR="00465D0B" w:rsidRPr="00114D24">
        <w:rPr>
          <w:rFonts w:eastAsia="MS Mincho"/>
          <w:i/>
        </w:rPr>
        <w:t>web</w:t>
      </w:r>
      <w:r w:rsidR="00465D0B" w:rsidRPr="0033651A">
        <w:rPr>
          <w:rFonts w:eastAsia="MS Mincho"/>
          <w:iCs/>
        </w:rPr>
        <w:t xml:space="preserve"> yang digunakan untuk membuat sertifikat secara otomatis dan dilengkapi </w:t>
      </w:r>
      <w:r w:rsidR="00465D0B" w:rsidRPr="0046025D">
        <w:rPr>
          <w:rFonts w:eastAsia="MS Mincho"/>
          <w:i/>
        </w:rPr>
        <w:t>QR Code</w:t>
      </w:r>
      <w:r w:rsidR="00465D0B" w:rsidRPr="0033651A">
        <w:rPr>
          <w:rFonts w:eastAsia="MS Mincho"/>
          <w:iCs/>
        </w:rPr>
        <w:t xml:space="preserve"> serta meminimalisir tindak kecurangan yang mungkin akan terjadi. Penelitian ini penulis menggunakan metode </w:t>
      </w:r>
      <w:r w:rsidR="004843CE">
        <w:rPr>
          <w:rFonts w:eastAsia="MS Mincho"/>
          <w:i/>
        </w:rPr>
        <w:t>s</w:t>
      </w:r>
      <w:r w:rsidR="00465D0B" w:rsidRPr="0046025D">
        <w:rPr>
          <w:rFonts w:eastAsia="MS Mincho"/>
          <w:i/>
        </w:rPr>
        <w:t xml:space="preserve">ystem </w:t>
      </w:r>
      <w:r w:rsidR="004843CE">
        <w:rPr>
          <w:rFonts w:eastAsia="MS Mincho"/>
          <w:i/>
        </w:rPr>
        <w:t>d</w:t>
      </w:r>
      <w:r w:rsidR="00465D0B" w:rsidRPr="0046025D">
        <w:rPr>
          <w:rFonts w:eastAsia="MS Mincho"/>
          <w:i/>
        </w:rPr>
        <w:t xml:space="preserve">evelopment </w:t>
      </w:r>
      <w:r w:rsidR="004843CE">
        <w:rPr>
          <w:rFonts w:eastAsia="MS Mincho"/>
          <w:i/>
        </w:rPr>
        <w:t>l</w:t>
      </w:r>
      <w:r w:rsidR="00465D0B" w:rsidRPr="0046025D">
        <w:rPr>
          <w:rFonts w:eastAsia="MS Mincho"/>
          <w:i/>
        </w:rPr>
        <w:t xml:space="preserve">ife </w:t>
      </w:r>
      <w:r w:rsidR="004843CE">
        <w:rPr>
          <w:rFonts w:eastAsia="MS Mincho"/>
          <w:i/>
        </w:rPr>
        <w:t>c</w:t>
      </w:r>
      <w:r w:rsidR="00465D0B" w:rsidRPr="0046025D">
        <w:rPr>
          <w:rFonts w:eastAsia="MS Mincho"/>
          <w:i/>
        </w:rPr>
        <w:t>ycle</w:t>
      </w:r>
      <w:r w:rsidR="00465D0B" w:rsidRPr="0033651A">
        <w:rPr>
          <w:rFonts w:eastAsia="MS Mincho"/>
          <w:iCs/>
        </w:rPr>
        <w:t xml:space="preserve"> (SDLC) dengan metode </w:t>
      </w:r>
      <w:r w:rsidR="00465D0B" w:rsidRPr="0046025D">
        <w:rPr>
          <w:rFonts w:eastAsia="MS Mincho"/>
          <w:i/>
        </w:rPr>
        <w:t>waterfall</w:t>
      </w:r>
      <w:r w:rsidR="00465D0B" w:rsidRPr="0033651A">
        <w:rPr>
          <w:rFonts w:eastAsia="MS Mincho"/>
          <w:iCs/>
        </w:rPr>
        <w:t xml:space="preserve">. Pengujian yang dilakukan penulis menggunakan </w:t>
      </w:r>
      <w:r w:rsidR="00465D0B" w:rsidRPr="0046025D">
        <w:rPr>
          <w:rFonts w:eastAsia="MS Mincho"/>
          <w:i/>
        </w:rPr>
        <w:t>black box testing</w:t>
      </w:r>
      <w:r w:rsidR="00465D0B" w:rsidRPr="0033651A">
        <w:rPr>
          <w:rFonts w:eastAsia="MS Mincho"/>
          <w:iCs/>
        </w:rPr>
        <w:t xml:space="preserve"> untuk memastikan kualitas dari sistem yang dibuat berjalan dengan semestinya. Pengujian sistem mendapatkan hasil bahwa semua fungsi berjalan dengan baik. Pengujian </w:t>
      </w:r>
      <w:r w:rsidR="00465D0B" w:rsidRPr="0046025D">
        <w:rPr>
          <w:rFonts w:eastAsia="MS Mincho"/>
          <w:i/>
        </w:rPr>
        <w:t>QR Code</w:t>
      </w:r>
      <w:r w:rsidR="00465D0B" w:rsidRPr="0033651A">
        <w:rPr>
          <w:rFonts w:eastAsia="MS Mincho"/>
          <w:iCs/>
        </w:rPr>
        <w:t xml:space="preserve"> memiliki hasil bahwa </w:t>
      </w:r>
      <w:r w:rsidR="00465D0B" w:rsidRPr="0046025D">
        <w:rPr>
          <w:rFonts w:eastAsia="MS Mincho"/>
          <w:i/>
        </w:rPr>
        <w:t>QR Code</w:t>
      </w:r>
      <w:r w:rsidR="00465D0B" w:rsidRPr="0033651A">
        <w:rPr>
          <w:rFonts w:eastAsia="MS Mincho"/>
          <w:iCs/>
        </w:rPr>
        <w:t xml:space="preserve"> dapat terbaca dari 10 cm hingga 30 cm, namun tidak terbaca dalam 5 cm karena jarak terlalu dekat, dan uji coba bentuk </w:t>
      </w:r>
      <w:r w:rsidR="00465D0B" w:rsidRPr="0046025D">
        <w:rPr>
          <w:rFonts w:eastAsia="MS Mincho"/>
          <w:i/>
        </w:rPr>
        <w:t>QR Code</w:t>
      </w:r>
      <w:r w:rsidR="00465D0B" w:rsidRPr="0033651A">
        <w:rPr>
          <w:rFonts w:eastAsia="MS Mincho"/>
          <w:iCs/>
        </w:rPr>
        <w:t xml:space="preserve"> apabila tertutupi sebuah bidang, maka </w:t>
      </w:r>
      <w:r w:rsidR="00465D0B" w:rsidRPr="0046025D">
        <w:rPr>
          <w:rFonts w:eastAsia="MS Mincho"/>
          <w:i/>
        </w:rPr>
        <w:t>QR Code</w:t>
      </w:r>
      <w:r w:rsidR="00465D0B" w:rsidRPr="0033651A">
        <w:rPr>
          <w:rFonts w:eastAsia="MS Mincho"/>
          <w:iCs/>
        </w:rPr>
        <w:t xml:space="preserve"> tidak bisa terbaca. Pengujian yang terakhir melakukan pengujian kuesi</w:t>
      </w:r>
      <w:r w:rsidR="002E0DB2">
        <w:rPr>
          <w:rFonts w:eastAsia="MS Mincho"/>
          <w:iCs/>
        </w:rPr>
        <w:t>o</w:t>
      </w:r>
      <w:r w:rsidR="00465D0B" w:rsidRPr="0033651A">
        <w:rPr>
          <w:rFonts w:eastAsia="MS Mincho"/>
          <w:iCs/>
        </w:rPr>
        <w:t xml:space="preserve">ner kepada </w:t>
      </w:r>
      <w:r w:rsidR="00465D0B" w:rsidRPr="0046025D">
        <w:rPr>
          <w:rFonts w:eastAsia="MS Mincho"/>
          <w:i/>
        </w:rPr>
        <w:t>user</w:t>
      </w:r>
      <w:r w:rsidR="00465D0B" w:rsidRPr="0033651A">
        <w:rPr>
          <w:rFonts w:eastAsia="MS Mincho"/>
          <w:iCs/>
        </w:rPr>
        <w:t xml:space="preserve"> mendapatkan hasil 90% dan seorang </w:t>
      </w:r>
      <w:r w:rsidR="00465D0B" w:rsidRPr="00114D24">
        <w:rPr>
          <w:rFonts w:eastAsia="MS Mincho"/>
          <w:i/>
        </w:rPr>
        <w:t>admin</w:t>
      </w:r>
      <w:r w:rsidR="00465D0B" w:rsidRPr="0033651A">
        <w:rPr>
          <w:rFonts w:eastAsia="MS Mincho"/>
          <w:iCs/>
        </w:rPr>
        <w:t xml:space="preserve"> mendapatkan hasil 90% setuju bahwa sistem sudah sesuai dan dapat digunakan. Penelitian ini dapat ditarik kesimpulan bahwa</w:t>
      </w:r>
      <w:r w:rsidR="00F748BC">
        <w:rPr>
          <w:rFonts w:eastAsia="MS Mincho"/>
          <w:iCs/>
        </w:rPr>
        <w:t xml:space="preserve"> </w:t>
      </w:r>
      <w:r w:rsidR="00465D0B" w:rsidRPr="0033651A">
        <w:rPr>
          <w:rFonts w:eastAsia="MS Mincho"/>
          <w:iCs/>
        </w:rPr>
        <w:t xml:space="preserve">untuk meminimalisir kecurangan yang dilakukan oleh pihak lain yang mengatasnamakan LPPT MTA dalam ujian marhalah, dengan ditambahkan </w:t>
      </w:r>
      <w:r w:rsidR="00465D0B" w:rsidRPr="00114D24">
        <w:rPr>
          <w:rFonts w:eastAsia="MS Mincho"/>
          <w:i/>
        </w:rPr>
        <w:t>QR Code</w:t>
      </w:r>
      <w:r w:rsidR="00465D0B" w:rsidRPr="0033651A">
        <w:rPr>
          <w:rFonts w:eastAsia="MS Mincho"/>
          <w:iCs/>
        </w:rPr>
        <w:t xml:space="preserve"> pada sertifikat tahsin untuk menguji keaslian sertifikat yang diterbitkan.</w:t>
      </w:r>
      <w:r w:rsidR="008A55B5" w:rsidRPr="0033651A">
        <w:rPr>
          <w:rFonts w:eastAsia="MS Mincho"/>
          <w:iCs/>
        </w:rPr>
        <w:t xml:space="preserve"> </w:t>
      </w:r>
    </w:p>
    <w:p w14:paraId="6894EBCF" w14:textId="4784815B" w:rsidR="008A55B5" w:rsidRPr="00D27406" w:rsidRDefault="00C66508" w:rsidP="00D27406">
      <w:pPr>
        <w:pStyle w:val="keywords"/>
        <w:rPr>
          <w:rFonts w:eastAsia="MS Mincho"/>
        </w:rPr>
      </w:pPr>
      <w:r w:rsidRPr="00F66845">
        <w:rPr>
          <w:rFonts w:eastAsia="MS Mincho"/>
          <w:i/>
        </w:rPr>
        <w:t>Katakunci</w:t>
      </w:r>
      <w:r w:rsidR="00AF40F4" w:rsidRPr="005B415F">
        <w:rPr>
          <w:rFonts w:eastAsia="MS Mincho"/>
        </w:rPr>
        <w:t xml:space="preserve"> </w:t>
      </w:r>
      <w:r w:rsidR="0072064C" w:rsidRPr="005B415F">
        <w:rPr>
          <w:rFonts w:eastAsia="MS Mincho"/>
        </w:rPr>
        <w:t>—</w:t>
      </w:r>
      <w:r w:rsidR="0002496A" w:rsidRPr="005B415F">
        <w:rPr>
          <w:rFonts w:eastAsia="MS Mincho"/>
        </w:rPr>
        <w:t xml:space="preserve"> </w:t>
      </w:r>
      <w:r w:rsidR="00572B80" w:rsidRPr="00572B80">
        <w:rPr>
          <w:rFonts w:eastAsia="MS Mincho"/>
        </w:rPr>
        <w:t>Sertifikat</w:t>
      </w:r>
      <w:r w:rsidR="00F748BC">
        <w:rPr>
          <w:rFonts w:eastAsia="MS Mincho"/>
        </w:rPr>
        <w:t>;</w:t>
      </w:r>
      <w:r w:rsidR="00114D24">
        <w:rPr>
          <w:rFonts w:eastAsia="MS Mincho"/>
        </w:rPr>
        <w:t xml:space="preserve"> </w:t>
      </w:r>
      <w:r w:rsidR="00572B80" w:rsidRPr="0046025D">
        <w:rPr>
          <w:rFonts w:eastAsia="MS Mincho"/>
          <w:i/>
          <w:iCs w:val="0"/>
        </w:rPr>
        <w:t>QR Code</w:t>
      </w:r>
      <w:r w:rsidR="00572B80" w:rsidRPr="00572B80">
        <w:rPr>
          <w:rFonts w:eastAsia="MS Mincho"/>
        </w:rPr>
        <w:t xml:space="preserve"> </w:t>
      </w:r>
    </w:p>
    <w:p w14:paraId="34275D22" w14:textId="74001663" w:rsidR="00C2689F" w:rsidRPr="0073400D" w:rsidRDefault="00C2689F" w:rsidP="0073400D">
      <w:pPr>
        <w:pStyle w:val="Abstrak"/>
        <w:rPr>
          <w:rFonts w:eastAsia="MS Mincho"/>
        </w:rPr>
      </w:pPr>
      <w:r w:rsidRPr="00F66845">
        <w:rPr>
          <w:rFonts w:eastAsia="MS Mincho"/>
          <w:i/>
        </w:rPr>
        <w:t>Abstr</w:t>
      </w:r>
      <w:r w:rsidR="00042904" w:rsidRPr="00F66845">
        <w:rPr>
          <w:rFonts w:eastAsia="MS Mincho"/>
          <w:i/>
        </w:rPr>
        <w:t>a</w:t>
      </w:r>
      <w:r w:rsidRPr="00F66845">
        <w:rPr>
          <w:rFonts w:eastAsia="MS Mincho"/>
          <w:i/>
        </w:rPr>
        <w:t>cts</w:t>
      </w:r>
      <w:r w:rsidR="00AF40F4" w:rsidRPr="005B415F">
        <w:rPr>
          <w:rFonts w:eastAsia="MS Mincho"/>
        </w:rPr>
        <w:t xml:space="preserve"> </w:t>
      </w:r>
      <w:r w:rsidRPr="005B415F">
        <w:rPr>
          <w:rFonts w:eastAsia="MS Mincho"/>
        </w:rPr>
        <w:t>—</w:t>
      </w:r>
      <w:r w:rsidR="00AF40F4" w:rsidRPr="005B415F">
        <w:rPr>
          <w:rFonts w:eastAsia="MS Mincho"/>
        </w:rPr>
        <w:t xml:space="preserve"> </w:t>
      </w:r>
      <w:r w:rsidR="00F748BC" w:rsidRPr="00F748BC">
        <w:t>A certificate is a letter made as a token of recognition to someone for having passed a certain competency test. The tahsin Education and Training Institute (LPPT) Majelis Tafsir Al-Qur’an (MTA) has one of the competency programs for the promotion exam or called marhalah in the tahsin exam.The certificate will be issued by the LPPT MTA if a person has reached the predetermined standards. The purpose of making this website is that LPPT MTA does not yet have a web that is Used to automatically generate certificates and is equipped with a QR Code and minimizes possible fraud. This study the authors use the System Development Life Cycle</w:t>
      </w:r>
      <w:r w:rsidR="00730189">
        <w:t xml:space="preserve"> </w:t>
      </w:r>
      <w:r w:rsidR="00F748BC" w:rsidRPr="00F748BC">
        <w:t xml:space="preserve">(SDLC) method with the waterfall </w:t>
      </w:r>
      <w:r w:rsidR="00F748BC" w:rsidRPr="00F748BC">
        <w:t xml:space="preserve">method. The tests carried out by the the author use black box testing to ensure the quality of the system that is made to run properly. Testing the system results that all functions are running well. QR Code testing has the results that the QR Code can be read from 10cm to 30 cm,but cannot be read within 5 cm because the distance is too close, and testing the QR Code form if it is covered in a field, then the QR Code cannot be read. The last test is testing the questionnaire to the user through getting 90% results and an admin getting 90% results and an admin getting 90% results agreeing that the system is suitable and can be used. In this study, it can be concluded that in order to minimize fraud committed by other parties on behalf of the LPPT MTA in the marhalah exam, QR Code is added to the tahsin certificate to test the authenticity of the issued certificate </w:t>
      </w:r>
      <w:r w:rsidR="00B064EC" w:rsidRPr="0073400D">
        <w:t xml:space="preserve"> </w:t>
      </w:r>
    </w:p>
    <w:p w14:paraId="36D14565" w14:textId="362017CB" w:rsidR="0087298A" w:rsidRDefault="00C2689F" w:rsidP="0087298A">
      <w:pPr>
        <w:pStyle w:val="keywords"/>
        <w:rPr>
          <w:color w:val="FF0000"/>
        </w:rPr>
      </w:pPr>
      <w:r w:rsidRPr="00F66845">
        <w:rPr>
          <w:rFonts w:eastAsia="MS Mincho"/>
          <w:i/>
        </w:rPr>
        <w:t>Keywords</w:t>
      </w:r>
      <w:r w:rsidR="00833567" w:rsidRPr="005B415F">
        <w:rPr>
          <w:rFonts w:eastAsia="MS Mincho"/>
        </w:rPr>
        <w:t xml:space="preserve"> </w:t>
      </w:r>
      <w:r w:rsidRPr="005B415F">
        <w:rPr>
          <w:rFonts w:eastAsia="MS Mincho"/>
        </w:rPr>
        <w:t>—</w:t>
      </w:r>
      <w:r w:rsidR="00833567" w:rsidRPr="005B415F">
        <w:rPr>
          <w:rFonts w:eastAsia="MS Mincho"/>
        </w:rPr>
        <w:t xml:space="preserve"> </w:t>
      </w:r>
      <w:r w:rsidR="00F748BC">
        <w:rPr>
          <w:rFonts w:eastAsia="MS Mincho"/>
        </w:rPr>
        <w:t>Certificate; QR Code</w:t>
      </w:r>
      <w:r w:rsidR="00B064EC" w:rsidRPr="00D27406">
        <w:t xml:space="preserve"> </w:t>
      </w:r>
    </w:p>
    <w:p w14:paraId="5D40276A" w14:textId="00E5A250" w:rsidR="0087298A" w:rsidRDefault="002E0DB2" w:rsidP="00E859B0">
      <w:pPr>
        <w:pStyle w:val="Heading1"/>
      </w:pPr>
      <w:r w:rsidRPr="00E859B0">
        <w:t xml:space="preserve">PENDAHULUAN </w:t>
      </w:r>
    </w:p>
    <w:p w14:paraId="0F6048C6" w14:textId="1FB6FF55" w:rsidR="00597191" w:rsidRDefault="00597191" w:rsidP="00597191">
      <w:pPr>
        <w:pStyle w:val="BodyText"/>
      </w:pPr>
      <w:r>
        <w:t xml:space="preserve">Sertifikat merupakan surat yang dibuat untuk tanda pengakuan kepada seseorang karena telah lulus uji kompetensi tertentu </w:t>
      </w:r>
      <w:r w:rsidR="00200BC3">
        <w:fldChar w:fldCharType="begin" w:fldLock="1"/>
      </w:r>
      <w:r w:rsidR="00200BC3">
        <w:instrText>ADDIN CSL_CITATION {"citationItems":[{"id":"ITEM-1","itemData":{"author":[{"dropping-particle":"","family":"Rahardja","given":"Untung","non-dropping-particle":"","parse-names":false,"suffix":""},{"dropping-particle":"","family":"Harahap","given":"Eka Purnama","non-dropping-particle":"","parse-names":false,"suffix":""},{"dropping-particle":"","family":"Fresandy","given":"Gilang","non-dropping-particle":"","parse-names":false,"suffix":""}],"container-title":"Technomedia Journal (TMJ)","id":"ITEM-1","issue":"1","issued":{"date-parts":[["2017"]]},"page":"17-25","title":"Penerapan Sistem Autentikasi Sertifikat Sebagai Pengambil Keputusan Validasi Sertifikat Pada Perguruan Tinggi","type":"article-journal","volume":"2"},"uris":["http://www.mendeley.com/documents/?uuid=6f325e81-cf52-4f0d-a5bd-e6617cfb095c"]}],"mendeley":{"formattedCitation":"[1]","plainTextFormattedCitation":"[1]","previouslyFormattedCitation":"[1]"},"properties":{"noteIndex":0},"schema":"https://github.com/citation-style-language/schema/raw/master/csl-citation.json"}</w:instrText>
      </w:r>
      <w:r w:rsidR="00200BC3">
        <w:fldChar w:fldCharType="separate"/>
      </w:r>
      <w:r w:rsidR="00200BC3" w:rsidRPr="00200BC3">
        <w:rPr>
          <w:noProof/>
        </w:rPr>
        <w:t>[1]</w:t>
      </w:r>
      <w:r w:rsidR="00200BC3">
        <w:fldChar w:fldCharType="end"/>
      </w:r>
      <w:r>
        <w:t>. Suatu instansi dapat mengeluarkan sertifikat kepada orang yang telah menyelesaikan suatu program kompetensi. Verifikasi Sertifikat</w:t>
      </w:r>
      <w:r w:rsidR="002E0DB2">
        <w:t xml:space="preserve"> </w:t>
      </w:r>
      <w:r>
        <w:t xml:space="preserve">pada suatu lembaga  dilakukan secara manual dan terkadang tidak ada tahap verifikasi pada sertifikat tersebut yang mengakibatkan muncul sertifikat palsu. Agar menjamin keaslian sertifikat yang dikeluarkan oleh instansi maka sertifikat tersebut akan ditambahkan </w:t>
      </w:r>
      <w:r w:rsidRPr="002E0DB2">
        <w:rPr>
          <w:i/>
          <w:iCs/>
        </w:rPr>
        <w:t>security printing</w:t>
      </w:r>
      <w:r>
        <w:t xml:space="preserve"> agar tidak terjadi penipuan dan pemalsuan yang mengatasnamakan instansi yang mengeluarkan sertifikat. </w:t>
      </w:r>
    </w:p>
    <w:p w14:paraId="7BD48AB3" w14:textId="685D9426" w:rsidR="00597191" w:rsidRDefault="00597191" w:rsidP="00597191">
      <w:pPr>
        <w:pStyle w:val="BodyText"/>
      </w:pPr>
      <w:r>
        <w:t xml:space="preserve">Penipuan dan pemalsuan sertifikat yang semakin banyak beredar membuat kebutuhan akan sertifikat yang dilengkapi keamanan mulai dibutuhkan di era modern ini. Sertifikat tersebut dilengkapi keamanan berupa </w:t>
      </w:r>
      <w:r w:rsidRPr="002E0DB2">
        <w:rPr>
          <w:i/>
          <w:iCs/>
        </w:rPr>
        <w:t>security printing</w:t>
      </w:r>
      <w:r>
        <w:t xml:space="preserve"> yang digunakan yaitu </w:t>
      </w:r>
      <w:r w:rsidRPr="002E0DB2">
        <w:rPr>
          <w:i/>
          <w:iCs/>
        </w:rPr>
        <w:t>Quick Response (QR Code)</w:t>
      </w:r>
      <w:r>
        <w:t xml:space="preserve"> yang terhubung kepada </w:t>
      </w:r>
      <w:r w:rsidRPr="002E0DB2">
        <w:rPr>
          <w:i/>
          <w:iCs/>
        </w:rPr>
        <w:t>database</w:t>
      </w:r>
      <w:r>
        <w:t xml:space="preserve"> instansi yang mengeluarkan sertifikat tersebut. </w:t>
      </w:r>
      <w:r w:rsidRPr="002E0DB2">
        <w:rPr>
          <w:i/>
          <w:iCs/>
        </w:rPr>
        <w:t>QR Code</w:t>
      </w:r>
      <w:r>
        <w:t xml:space="preserve"> itu ditambahkan di dalam sertifikat dipilih </w:t>
      </w:r>
      <w:r>
        <w:lastRenderedPageBreak/>
        <w:t xml:space="preserve">karena memiliki banyak manfaat dan dapat di </w:t>
      </w:r>
      <w:r w:rsidRPr="002E0DB2">
        <w:rPr>
          <w:i/>
          <w:iCs/>
        </w:rPr>
        <w:t>scan</w:t>
      </w:r>
      <w:r>
        <w:t xml:space="preserve"> oleh semua </w:t>
      </w:r>
      <w:r w:rsidRPr="002E0DB2">
        <w:rPr>
          <w:i/>
          <w:iCs/>
        </w:rPr>
        <w:t>device</w:t>
      </w:r>
      <w:r>
        <w:t xml:space="preserve"> yang digunakan sehari-hari salah satunya menggunkan </w:t>
      </w:r>
      <w:r w:rsidRPr="002E0DB2">
        <w:rPr>
          <w:i/>
          <w:iCs/>
        </w:rPr>
        <w:t>smartphone</w:t>
      </w:r>
      <w:r>
        <w:t xml:space="preserve">. Penerapan </w:t>
      </w:r>
      <w:r w:rsidRPr="002E0DB2">
        <w:rPr>
          <w:i/>
          <w:iCs/>
        </w:rPr>
        <w:t>QR Code</w:t>
      </w:r>
      <w:r>
        <w:t xml:space="preserve"> lebih murah daripada </w:t>
      </w:r>
      <w:r w:rsidRPr="002E0DB2">
        <w:rPr>
          <w:i/>
          <w:iCs/>
        </w:rPr>
        <w:t>radio frequency identification</w:t>
      </w:r>
      <w:r>
        <w:t xml:space="preserve"> (RFID) dan teknologi lainnya</w:t>
      </w:r>
      <w:r w:rsidR="00ED297C">
        <w:t xml:space="preserve"> </w:t>
      </w:r>
      <w:r w:rsidR="00200BC3">
        <w:fldChar w:fldCharType="begin" w:fldLock="1"/>
      </w:r>
      <w:r w:rsidR="00200BC3">
        <w:instrText>ADDIN CSL_CITATION {"citationItems":[{"id":"ITEM-1","itemData":{"abstract":"Quick Response (QR) codes technology has widely been used by many industries. QR codes technology has been selected in determining the best approach of taking students attendance compared to RFID because of the development cost is cheaper and easy to use. This paper discussed the influences of QR codes technology in education. Mobile attendance system using QR codes technology has enhanced academic management system as it allows the users to automate the attendance process. This study has developed mobile attendance system using QR codes technology. The outcomes of this study have demonstrated that the combination of web-based and mobile technology can improve taking student process in the university.","author":[{"dropping-particle":"","family":"Talip","given":"Bazilah A","non-dropping-particle":"","parse-names":false,"suffix":""},{"dropping-particle":"","family":"Zulkifli","given":"Mohamad Zulfikri","non-dropping-particle":"","parse-names":false,"suffix":""}],"container-title":"Journal of Computing Technologies and Creative Content","id":"ITEM-1","issue":"1","issued":{"date-parts":[["2018"]]},"page":"1-3","title":"Mobile Attendance System Using Qr Codes Technology","type":"article-journal","volume":"3"},"uris":["http://www.mendeley.com/documents/?uuid=7ca78aaa-0080-43c2-ac9a-eff4492c8760"]}],"mendeley":{"formattedCitation":"[2]","plainTextFormattedCitation":"[2]","previouslyFormattedCitation":"[2]"},"properties":{"noteIndex":0},"schema":"https://github.com/citation-style-language/schema/raw/master/csl-citation.json"}</w:instrText>
      </w:r>
      <w:r w:rsidR="00200BC3">
        <w:fldChar w:fldCharType="separate"/>
      </w:r>
      <w:r w:rsidR="00200BC3" w:rsidRPr="00200BC3">
        <w:rPr>
          <w:noProof/>
        </w:rPr>
        <w:t>[2]</w:t>
      </w:r>
      <w:r w:rsidR="00200BC3">
        <w:fldChar w:fldCharType="end"/>
      </w:r>
      <w:r w:rsidR="00ED297C">
        <w:t xml:space="preserve"> </w:t>
      </w:r>
      <w:r>
        <w:t>. informasi diakses dengan cara menangkap kode dalam bentuk foto dengan menggunakan kamera dan menerjemahkan kode dengan pembaca</w:t>
      </w:r>
      <w:r w:rsidR="00ED297C">
        <w:t xml:space="preserve"> </w:t>
      </w:r>
      <w:r w:rsidR="00200BC3">
        <w:fldChar w:fldCharType="begin" w:fldLock="1"/>
      </w:r>
      <w:r w:rsidR="00200BC3">
        <w:instrText>ADDIN CSL_CITATION {"citationItems":[{"id":"ITEM-1","itemData":{"author":[{"dropping-particle":"","family":"Kaur","given":"Sukhjeet","non-dropping-particle":"","parse-names":false,"suffix":""}],"container-title":"International Journal of Engineering Science and Computing","id":"ITEM-1","issue":"4","issued":{"date-parts":[["2017"]]},"page":"10323-10325","title":"QR Code Security and Solution","type":"article-journal","volume":"7"},"uris":["http://www.mendeley.com/documents/?uuid=a4eeb9a0-6290-4106-836c-8f523f8bb132"]}],"mendeley":{"formattedCitation":"[3]","plainTextFormattedCitation":"[3]","previouslyFormattedCitation":"[3]"},"properties":{"noteIndex":0},"schema":"https://github.com/citation-style-language/schema/raw/master/csl-citation.json"}</w:instrText>
      </w:r>
      <w:r w:rsidR="00200BC3">
        <w:fldChar w:fldCharType="separate"/>
      </w:r>
      <w:r w:rsidR="00200BC3" w:rsidRPr="00200BC3">
        <w:rPr>
          <w:noProof/>
        </w:rPr>
        <w:t>[3]</w:t>
      </w:r>
      <w:r w:rsidR="00200BC3">
        <w:fldChar w:fldCharType="end"/>
      </w:r>
      <w:r w:rsidR="00ED297C">
        <w:t xml:space="preserve"> </w:t>
      </w:r>
      <w:r>
        <w:t xml:space="preserve">.  Karakteristik yang terdapat dalam </w:t>
      </w:r>
      <w:r w:rsidRPr="00ED297C">
        <w:rPr>
          <w:i/>
          <w:iCs/>
        </w:rPr>
        <w:t>QR Code</w:t>
      </w:r>
      <w:r>
        <w:t xml:space="preserve"> yaitu kemampuan dalam mengoreksi kesalahan dengan menggunakan koreksi kesalahan </w:t>
      </w:r>
      <w:r w:rsidRPr="00ED297C">
        <w:rPr>
          <w:i/>
          <w:iCs/>
        </w:rPr>
        <w:t>reed solomon</w:t>
      </w:r>
      <w:r>
        <w:t xml:space="preserve"> yang dapat dipastikan code dapat terbaca meskipun gambar rusak, buram, dan kotor </w:t>
      </w:r>
      <w:r w:rsidR="00200BC3">
        <w:fldChar w:fldCharType="begin" w:fldLock="1"/>
      </w:r>
      <w:r w:rsidR="00200BC3">
        <w:instrText>ADDIN CSL_CITATION {"citationItems":[{"id":"ITEM-1","itemData":{"DOI":"10.1109/ICRTIT.2016.7569561","ISBN":"9781467398022","abstract":"QR codes have revolutionized the industry because of its larger storage capacity and high damage resistance than the traditional barcodes. Color QR code is the future as it provides much higher encoding capacity that the typical B/W QR codes. We propose a color QR code decoding algorithm for mobile applications by considering the color profile of Red, Green and Blue channels respectively. We have developed a prototype by including various image processing techniques and the open source Zxing library. This paper presents an Android based color QR code decoder implementation and performance evaluation. Experimental results show the high success rate of the methodology implemented.","author":[{"dropping-particle":"","family":"Bhardwaj","given":"Nivedan","non-dropping-particle":"","parse-names":false,"suffix":""},{"dropping-particle":"","family":"Kumar","given":"Ritesh","non-dropping-particle":"","parse-names":false,"suffix":""},{"dropping-particle":"","family":"Verma","given":"Rupali","non-dropping-particle":"","parse-names":false,"suffix":""},{"dropping-particle":"","family":"Jindal","given":"Alka","non-dropping-particle":"","parse-names":false,"suffix":""},{"dropping-particle":"","family":"Bhondekar","given":"Amol P.","non-dropping-particle":"","parse-names":false,"suffix":""}],"container-title":"2016 International Conference on Recent Trends in Information Technology, ICRTIT 2016","id":"ITEM-1","issued":{"date-parts":[["2016"]]},"title":"Decoding algorithm for color QR code: A mobile scanner application","type":"paper-conference"},"uris":["http://www.mendeley.com/documents/?uuid=4b9730dd-0ee9-44f3-940e-967cdf58224f"]}],"mendeley":{"formattedCitation":"[4]","plainTextFormattedCitation":"[4]","previouslyFormattedCitation":"[4]"},"properties":{"noteIndex":0},"schema":"https://github.com/citation-style-language/schema/raw/master/csl-citation.json"}</w:instrText>
      </w:r>
      <w:r w:rsidR="00200BC3">
        <w:fldChar w:fldCharType="separate"/>
      </w:r>
      <w:r w:rsidR="00200BC3" w:rsidRPr="00200BC3">
        <w:rPr>
          <w:noProof/>
        </w:rPr>
        <w:t>[4]</w:t>
      </w:r>
      <w:r w:rsidR="00200BC3">
        <w:fldChar w:fldCharType="end"/>
      </w:r>
      <w:r>
        <w:t xml:space="preserve">. </w:t>
      </w:r>
      <w:r w:rsidRPr="00ED297C">
        <w:rPr>
          <w:i/>
          <w:iCs/>
        </w:rPr>
        <w:t>QR Code</w:t>
      </w:r>
      <w:r>
        <w:t xml:space="preserve"> merupakan bentuk lebih tinggi kode batang dari satu dimensi menjadi dua dimensi</w:t>
      </w:r>
      <w:r w:rsidR="00ED297C">
        <w:t xml:space="preserve"> </w:t>
      </w:r>
      <w:r w:rsidR="00200BC3">
        <w:fldChar w:fldCharType="begin" w:fldLock="1"/>
      </w:r>
      <w:r w:rsidR="00200BC3">
        <w:instrText>ADDIN CSL_CITATION {"citationItems":[{"id":"ITEM-1","itemData":{"DOI":"10.23917/emitor.v19i1.7439","ISSN":"1411-8890","abstract":"Perkembangan teknologi informasi di Era sekarang ini sangat pesat, salah satunya adalah Qr Code. Quick Response Code (Qr Code) adalah bentuk evolusi kode batang dari satu dimensi menjadi dua dimensi. Dalam sebuah acara seminar, peserta harus mendaftar terlebih dahulu untuk mendapatkan tiket yang digunakan untuk masuk kedalam acara seminar dan tiket tersebut masih menggunakan tiket dalam bentuk kertas atau yang biasa disebut dengan tiket konvensional. Untuk mengatasi masalah yang terjadi maka diperlukan sistem pendaftaran siminar online dengan tiket berbasis Qr Code. Tujuan dibuatnya sistem ini adalah untuk meningkatkan efisiensi waktu dalam pendaftaran di sebuah seminar. Sistem ini memanfaatkan Qr Code sebagai komponen utama dimana Qr Code sebagai primary key yang berisi data user dan webcam sebagai alat untuk membaca data Qr Code pada tiket yang diunduh oleh user serta Personal Computer (PC) untuk menjalankan sistem yang sudah dibangun. Sistem ini dibuat dengan bahasa pemrograman hypertext prepocessor (PHP) dengan framework Bootstrap dan MySQL untuk database. Perancangan sistem ini menggunakan metode System Development Life Cycle (SDLC). Hasil dari pengujian yang dilakukan oleh client dan user menggunakan metode blackbox telah berhasil sesuai dengan tujuan program dibuat yaitu membantu proses pendaftaran agar lebih efisien. Berdasarkan pengujian dengan membagikan kuesioner yang diberikan kepada calon pengguna dapat diketahui sebanyak 91.47% responden setuju jika sistem ini efisien dan layak untuk digunakan.","author":[{"dropping-particle":"","family":"Adi Nugroho","given":"Dwi Arianto","non-dropping-particle":"","parse-names":false,"suffix":""},{"dropping-particle":"","family":"Supriyono","given":"Heru","non-dropping-particle":"","parse-names":false,"suffix":""}],"container-title":"Emitor: Jurnal Teknik Elektro","id":"ITEM-1","issue":"1","issued":{"date-parts":[["2019"]]},"page":"36-40","title":"Sistem Informasi Pendaftaran Seminar Dengan Tiket Berbasis Qr Code","type":"article-journal","volume":"19"},"uris":["http://www.mendeley.com/documents/?uuid=357fc441-1be5-471f-992d-e30ed70e4fb0"]}],"mendeley":{"formattedCitation":"[5]","plainTextFormattedCitation":"[5]","previouslyFormattedCitation":"[5]"},"properties":{"noteIndex":0},"schema":"https://github.com/citation-style-language/schema/raw/master/csl-citation.json"}</w:instrText>
      </w:r>
      <w:r w:rsidR="00200BC3">
        <w:fldChar w:fldCharType="separate"/>
      </w:r>
      <w:r w:rsidR="00200BC3" w:rsidRPr="00200BC3">
        <w:rPr>
          <w:noProof/>
        </w:rPr>
        <w:t>[5]</w:t>
      </w:r>
      <w:r w:rsidR="00200BC3">
        <w:fldChar w:fldCharType="end"/>
      </w:r>
      <w:r w:rsidR="00ED297C">
        <w:t xml:space="preserve"> </w:t>
      </w:r>
      <w:r>
        <w:t xml:space="preserve">.  Penggunaan </w:t>
      </w:r>
      <w:r w:rsidRPr="00ED297C">
        <w:rPr>
          <w:i/>
          <w:iCs/>
        </w:rPr>
        <w:t>QR Code</w:t>
      </w:r>
      <w:r>
        <w:t xml:space="preserve"> tidak hanya digunakan untuk komersial tetapi banyak digunakan untuk aspek lainnya </w:t>
      </w:r>
      <w:r w:rsidR="00200BC3">
        <w:fldChar w:fldCharType="begin" w:fldLock="1"/>
      </w:r>
      <w:r w:rsidR="00200BC3">
        <w:instrText>ADDIN CSL_CITATION {"citationItems":[{"id":"ITEM-1","itemData":{"DOI":"10.5121/ijcses.2017.8401","ISSN":"09763252","abstract":"Software engineering provides methodologies, concepts and practices, which are used for analyzing, designing, building and maintaining the information in a software industry. Software Development Life Cycle (SDLC) model is an approach used in the software industry for the development of various size projects: small scale projects, medium scale projects and large scale projects. A software project of any size is developed with the co-ordination of development team. It is therefore important to assign resources intelligently to the different phases of the software project by the project manager. This study proposes a model for the spiral development process with the use of a simulator (Simphony.NET), which helps the project manager in determining how to increase the productivity of a software firm with the use of minimum resources (expert team members). This model increase the utilization of different development processes by keeping all development team members busy all the time, which helps in decreasing idle and waste time.","author":[{"dropping-particle":"","family":"Egwoh","given":"Abdullahi Yusuf","non-dropping-particle":"","parse-names":false,"suffix":""},{"dropping-particle":"","family":"Nonyelum","given":"Ogwueleka Francisca","non-dropping-particle":"","parse-names":false,"suffix":""}],"container-title":"International Journal of Computer Science &amp; Engineering Survey","id":"ITEM-1","issue":"4","issued":{"date-parts":[["2017"]]},"page":"1-10","title":"A Software System Development Life Cycle Model for Improved Students Communication and Collaboration","type":"article-journal","volume":"8"},"uris":["http://www.mendeley.com/documents/?uuid=7ad929a0-1fd8-4fdf-8318-7df437565f2b"]}],"mendeley":{"formattedCitation":"[6]","plainTextFormattedCitation":"[6]","previouslyFormattedCitation":"[6]"},"properties":{"noteIndex":0},"schema":"https://github.com/citation-style-language/schema/raw/master/csl-citation.json"}</w:instrText>
      </w:r>
      <w:r w:rsidR="00200BC3">
        <w:fldChar w:fldCharType="separate"/>
      </w:r>
      <w:r w:rsidR="00200BC3" w:rsidRPr="00200BC3">
        <w:rPr>
          <w:noProof/>
        </w:rPr>
        <w:t>[6]</w:t>
      </w:r>
      <w:r w:rsidR="00200BC3">
        <w:fldChar w:fldCharType="end"/>
      </w:r>
      <w:r>
        <w:t xml:space="preserve">. </w:t>
      </w:r>
      <w:r w:rsidRPr="00ED297C">
        <w:rPr>
          <w:i/>
          <w:iCs/>
        </w:rPr>
        <w:t>QR Code</w:t>
      </w:r>
      <w:r>
        <w:t xml:space="preserve"> untuk pertama kali digunakan untuk pelacakan komponen pada industri otomotif namun saat ini </w:t>
      </w:r>
      <w:r w:rsidRPr="00ED297C">
        <w:rPr>
          <w:i/>
          <w:iCs/>
        </w:rPr>
        <w:t>QR Code</w:t>
      </w:r>
      <w:r>
        <w:t xml:space="preserve"> di pakai mengkodekan  </w:t>
      </w:r>
      <w:r w:rsidRPr="00ED297C">
        <w:rPr>
          <w:i/>
          <w:iCs/>
        </w:rPr>
        <w:t>website</w:t>
      </w:r>
      <w:r>
        <w:t xml:space="preserve">, alamat </w:t>
      </w:r>
      <w:r w:rsidRPr="00ED297C">
        <w:rPr>
          <w:i/>
          <w:iCs/>
        </w:rPr>
        <w:t>website</w:t>
      </w:r>
      <w:r>
        <w:t xml:space="preserve">, dan masih banyak lagi </w:t>
      </w:r>
      <w:r w:rsidR="00200BC3">
        <w:fldChar w:fldCharType="begin" w:fldLock="1"/>
      </w:r>
      <w:r w:rsidR="00200BC3">
        <w:instrText>ADDIN CSL_CITATION {"citationItems":[{"id":"ITEM-1","itemData":{"ISBN":"9786025554353","abstract":"Tren pemanfaatan media ICT di dunia pendidikan mengalami peningkatan yang signifikan. Konsep tersebut mengarah sebagai upaya peningkatan kualitas pembelajaran. QR Code salah satu media berbasis ICT yang dikembangkan sebagai alat pemindai kode yang sangat cepat. Meskipun demikian, artikel tentang pemanfaatan QR Code belum banyak digunakan pada konteks dunia pendidikan di Indonesia. Penelitian ini bertujuan mengekplorasi pemanfaatkan QR Code sebagai media dalam mengoptimalkan proses pembelajaran bahasa asing di perguruan tinggi. Studi tentang pemanfaatan QR Code ini dilakukan pada tahun 2018 di Universitas Negeri Makassar, Sulawesi Selatan Indonesia. Penelitian ini merupakan jenis penelitian deskriptif kuantitatif. Data diperoleh melalui survei penggunaan QR Code dan tes hasil belajar. Hasil penelitian menunjukkan bahwa proses pembelajaran menggunakan QR Code memberikan dampak positif dalam peningkatan proses pembelajaran. Melalui QR Code, mahasiswa dapat mengevaluasi hasil pekerjaannya dengan baik dan memberikan kemudahan dalam memahami materi yang dipelajari. Selain itu, hasil tes menunjukkan bahwa 63,63% mahasiswa dari jumlah total beberada pada kategori sangat baik. Hasil penelitian ini sangat relevan dalam pembelajaran, utamanya dalam meningkatkan motivasi belajar bahasa asing mahasiswa di perguruan tinggi.","author":[{"dropping-particle":"","family":"Salleh","given":"Nurming","non-dropping-particle":"","parse-names":false,"suffix":""},{"dropping-particle":"","family":"Saud","given":"Syukur","non-dropping-particle":"","parse-names":false,"suffix":""},{"dropping-particle":"","family":"Nur","given":"Muhammad","non-dropping-particle":"","parse-names":false,"suffix":""},{"dropping-particle":"","family":"Asnur","given":"Ashar","non-dropping-particle":"","parse-names":false,"suffix":""}],"container-title":"Seminar Nasional Dies Natalis UNM Ke 57","id":"ITEM-1","issue":"July","issued":{"date-parts":[["2018"]]},"page":"253-260","title":"Pemanfaatan QR-Code sebagai media pembelajaran Bahasa Asing pada Perguruan Tinggi di Indonesia","type":"article-journal"},"uris":["http://www.mendeley.com/documents/?uuid=5762dc5d-8b3a-4a8c-a277-bba5d16f88bb"]}],"mendeley":{"formattedCitation":"[7]","plainTextFormattedCitation":"[7]","previouslyFormattedCitation":"[7]"},"properties":{"noteIndex":0},"schema":"https://github.com/citation-style-language/schema/raw/master/csl-citation.json"}</w:instrText>
      </w:r>
      <w:r w:rsidR="00200BC3">
        <w:fldChar w:fldCharType="separate"/>
      </w:r>
      <w:r w:rsidR="00200BC3" w:rsidRPr="00200BC3">
        <w:rPr>
          <w:noProof/>
        </w:rPr>
        <w:t>[7]</w:t>
      </w:r>
      <w:r w:rsidR="00200BC3">
        <w:fldChar w:fldCharType="end"/>
      </w:r>
      <w:r w:rsidR="00ED297C">
        <w:t xml:space="preserve"> </w:t>
      </w:r>
      <w:r>
        <w:t xml:space="preserve">. </w:t>
      </w:r>
      <w:r w:rsidRPr="00ED297C">
        <w:rPr>
          <w:i/>
          <w:iCs/>
        </w:rPr>
        <w:t>QR Code</w:t>
      </w:r>
      <w:r>
        <w:t xml:space="preserve"> merupakan pengembangan dari </w:t>
      </w:r>
      <w:r w:rsidRPr="00ED297C">
        <w:rPr>
          <w:i/>
          <w:iCs/>
        </w:rPr>
        <w:t>barcode</w:t>
      </w:r>
      <w:r>
        <w:t xml:space="preserve"> yang dimana </w:t>
      </w:r>
      <w:r w:rsidRPr="00ED297C">
        <w:rPr>
          <w:i/>
          <w:iCs/>
        </w:rPr>
        <w:t>barcode</w:t>
      </w:r>
      <w:r>
        <w:t xml:space="preserve"> hanya dapat menyimpan data secara horizontal sedangkan </w:t>
      </w:r>
      <w:r w:rsidRPr="00ED297C">
        <w:rPr>
          <w:i/>
          <w:iCs/>
        </w:rPr>
        <w:t>QR Code</w:t>
      </w:r>
      <w:r>
        <w:t xml:space="preserve"> dapat menyimpan data secara </w:t>
      </w:r>
      <w:r w:rsidRPr="00ED297C">
        <w:rPr>
          <w:i/>
          <w:iCs/>
        </w:rPr>
        <w:t>vertikal</w:t>
      </w:r>
      <w:r>
        <w:t xml:space="preserve"> dan </w:t>
      </w:r>
      <w:r w:rsidRPr="00ED297C">
        <w:rPr>
          <w:i/>
          <w:iCs/>
        </w:rPr>
        <w:t>horizontal</w:t>
      </w:r>
      <w:r w:rsidR="00ED297C">
        <w:rPr>
          <w:i/>
          <w:iCs/>
        </w:rPr>
        <w:t xml:space="preserve"> </w:t>
      </w:r>
      <w:r w:rsidR="00200BC3">
        <w:fldChar w:fldCharType="begin" w:fldLock="1"/>
      </w:r>
      <w:r w:rsidR="00200BC3">
        <w:instrText>ADDIN CSL_CITATION {"citationItems":[{"id":"ITEM-1","itemData":{"DOI":"10.36342/teika.v9i01.788","ISSN":"1979-6439","abstract":"Sistem pembayaran di Industrial Universitas Advent Indonesia saat ini menggunakan uang tunai dan pencatatan keuangan dilakukan secara manual. Oleh karena itu terdapat permasalahan yang terjadi karena pencatatan keuangan hasil penjualan masih dicatat di dalam buku dan buku itu nantinya diberikan kepada Biro Akademik Keuangan (BAK) sebagai laporan. Penelitian ini bertujuan untuk memberikan gambaran sistem pembayaran baru yaitu pembayaran elektronik menggunakan QR Code sebagai solusi dalam mengatasi masalah dari pencatatan keuangan manual dan untuk mengetahui kesiapan pengguna yaitu mahasiswa, dosen dan staff mengenai sistem pembayaran baru. Metode yang digunakan dalam pengumpulan data adalah dengan wawancara, survey dan observasi, kuesioner dan studi kepustakaan. Pemodelan yang digunakan untuk merancang sistem baru adalah UML (Unified Modeling Language) dan kuesioner untuk mengetahui kesiapan pengguna. Kesimpulan penelitian ini adalah 1) Dengan sistem ini, dapat mencegah terjadi kesalahan dalam perhitungan pendapatan karena perhitungan tidak lagi dilakukan secara manual, 2) Dengan sistem ini, lupa mencatat hasil penjualan dapat diatasi karena pencatatan dilakukan secara langsung atau realtime di dalam sistem, 3) Dengan sistem ini maka tidak perlu lagi membeli buku karena semuanya sudah tercatat di dalam sistem, 4) Pengawasan terhadap keuangan akan lebih terkontrol, 5) Pencarian dan pemeriksaan data dapat dilakukan dengan mudah dan cepat, 6) Industrial Universitas Advent Indonesia tidak perlu lagi memberikan laporan penjualan ke BAK karena laporan penjualan sudah bisa langsung diakses oleh BAK di dalam sistem, 7) Berdasarkan hasil kuesioner yang telah dikumpulkan dan diolah, rata - rata jawaban keseluruhan responden dari 10 pertanyaan adalah setuju. Dapat disimpulkan bahwa pengguna/user siap terhadap sistem pembayaran elektronik di Industrial Universitas Advent Indonesia.\r Kata Kunci: QR Code, Sistem Pembayaran Elektronik, UML, BPMN","author":[{"dropping-particle":"","family":"Saragih","given":"Santa Frita","non-dropping-particle":"","parse-names":false,"suffix":""},{"dropping-particle":"","family":"Wagiu","given":"Elmor Benedict","non-dropping-particle":"","parse-names":false,"suffix":""}],"container-title":"TeIKa","id":"ITEM-1","issue":"01","issued":{"date-parts":[["2019"]]},"page":"15-29","title":"Analisa Perencanaan Pembayaran Menggunakan Sistem QR Code di Industrial Universitas Advent Indonesia","type":"article-journal","volume":"9"},"uris":["http://www.mendeley.com/documents/?uuid=307659cc-f5ae-4d64-af0d-554fa5e2e6a7"]}],"mendeley":{"formattedCitation":"[8]","plainTextFormattedCitation":"[8]","previouslyFormattedCitation":"[8]"},"properties":{"noteIndex":0},"schema":"https://github.com/citation-style-language/schema/raw/master/csl-citation.json"}</w:instrText>
      </w:r>
      <w:r w:rsidR="00200BC3">
        <w:fldChar w:fldCharType="separate"/>
      </w:r>
      <w:r w:rsidR="00200BC3" w:rsidRPr="00200BC3">
        <w:rPr>
          <w:noProof/>
        </w:rPr>
        <w:t>[8]</w:t>
      </w:r>
      <w:r w:rsidR="00200BC3">
        <w:fldChar w:fldCharType="end"/>
      </w:r>
      <w:r w:rsidR="00ED297C">
        <w:t xml:space="preserve"> </w:t>
      </w:r>
      <w:r>
        <w:t>.</w:t>
      </w:r>
    </w:p>
    <w:p w14:paraId="23D9ECC4" w14:textId="69095D94" w:rsidR="00597191" w:rsidRDefault="00597191" w:rsidP="00597191">
      <w:pPr>
        <w:pStyle w:val="BodyText"/>
      </w:pPr>
      <w:r>
        <w:t>Majelis Tafsir Al-Qur’an (MTA) memiliki lembaga yaitu Lembaga Pendidikan dan Pelatihan Tahsin (LPPT).</w:t>
      </w:r>
      <w:r w:rsidR="00ED297C">
        <w:t xml:space="preserve"> </w:t>
      </w:r>
      <w:r>
        <w:t>LPPT MTA memiliki salah satu program kompetensi yang digunakan untuk menambah kemampuan santri dalam bidang membaca Al-Qur’an (Tahsin). Program kompetensi dalam LPPT MTA memiliki program-program yang memiliki standar yang diterapkan agar santri harus mencapai batas nilai yang telah ditentukan agar lulus dalam program yang dijalaninnya, nantinya santri yang telah lulus dalam program tahsin akan diberikan sertifikat yang digunakan untuk ujian kenaikan marhalah. LPPT MTA belum memiliki sistem yang dibuat untuk mengurangi tindak pemalsuan sertifikat dan penyalahgunaan sertifikat yang mengatasnamakan</w:t>
      </w:r>
      <w:r w:rsidR="00ED297C">
        <w:t xml:space="preserve"> LPPT</w:t>
      </w:r>
      <w:r>
        <w:t xml:space="preserve"> MTA.</w:t>
      </w:r>
      <w:r w:rsidR="00ED297C">
        <w:t xml:space="preserve"> </w:t>
      </w:r>
      <w:r>
        <w:t xml:space="preserve"> Teknologi informasi pada era modern ini memiliki banyak keuntungan yaitu pengolahaan data yang menghasilkan informasi cepat dan akurat </w:t>
      </w:r>
      <w:r w:rsidR="00200BC3">
        <w:fldChar w:fldCharType="begin" w:fldLock="1"/>
      </w:r>
      <w:r w:rsidR="00200BC3">
        <w:instrText>ADDIN CSL_CITATION {"citationItems":[{"id":"ITEM-1","itemData":{"DOI":"10.36378/jtos.v1i1.1","ISSN":"2655-7592","abstract":"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author":[{"dropping-particle":"","family":"Nopriandi","given":"Helpi","non-dropping-particle":"","parse-names":false,"suffix":""}],"container-title":"Jurnal Teknologi Dan Open Source","id":"ITEM-1","issue":"1","issued":{"date-parts":[["2018"]]},"page":"73-79","title":"Perancangan Sistem Informasi Registrasi Mahasiswa","type":"article-journal","volume":"1"},"uris":["http://www.mendeley.com/documents/?uuid=d928dd56-362d-4531-bf1d-d772db538cec"]}],"mendeley":{"formattedCitation":"[9]","plainTextFormattedCitation":"[9]","previouslyFormattedCitation":"[9]"},"properties":{"noteIndex":0},"schema":"https://github.com/citation-style-language/schema/raw/master/csl-citation.json"}</w:instrText>
      </w:r>
      <w:r w:rsidR="00200BC3">
        <w:fldChar w:fldCharType="separate"/>
      </w:r>
      <w:r w:rsidR="00200BC3" w:rsidRPr="00200BC3">
        <w:rPr>
          <w:noProof/>
        </w:rPr>
        <w:t>[9]</w:t>
      </w:r>
      <w:r w:rsidR="00200BC3">
        <w:fldChar w:fldCharType="end"/>
      </w:r>
      <w:r w:rsidR="00ED297C">
        <w:t xml:space="preserve"> </w:t>
      </w:r>
      <w:r>
        <w:t xml:space="preserve">. Teknologi ini diimplementasikan pada LPPT MTA </w:t>
      </w:r>
    </w:p>
    <w:p w14:paraId="35107D88" w14:textId="5C0401FB" w:rsidR="00597191" w:rsidRPr="00597191" w:rsidRDefault="00597191" w:rsidP="00597191">
      <w:pPr>
        <w:pStyle w:val="BodyText"/>
      </w:pPr>
      <w:r>
        <w:t xml:space="preserve">Berdasarkan Permasalahan tersebut penulis berharap untuk menghindari tindak kejahatan dan kecurangan yang dibuat oleh suatu orang yang ditujukan kepada LPPT MTA atas sertifikat yang telah dibuat. Penulis mengimplementasikan </w:t>
      </w:r>
      <w:r w:rsidRPr="00ED297C">
        <w:rPr>
          <w:i/>
          <w:iCs/>
        </w:rPr>
        <w:t>security printing</w:t>
      </w:r>
      <w:r w:rsidR="00ED297C">
        <w:t xml:space="preserve"> berupa </w:t>
      </w:r>
      <w:r w:rsidR="00ED297C" w:rsidRPr="00ED297C">
        <w:rPr>
          <w:i/>
          <w:iCs/>
        </w:rPr>
        <w:t>QR Code</w:t>
      </w:r>
      <w:r>
        <w:t xml:space="preserve"> pada sertifikat yang</w:t>
      </w:r>
      <w:r w:rsidR="00ED297C">
        <w:t xml:space="preserve"> apabila di </w:t>
      </w:r>
      <w:r w:rsidR="00ED297C" w:rsidRPr="00ED297C">
        <w:rPr>
          <w:i/>
          <w:iCs/>
        </w:rPr>
        <w:t>scan</w:t>
      </w:r>
      <w:r>
        <w:t xml:space="preserve"> terhubung langsung ke database dari LPPT MTA. Sistem ini dibuat karena di LPPT MTA belum memiliki aplikasi untuk menguji keaslian sertifikat yang dibuat agar tidak terjadi tindak kejahatan pemalsuan sertifikat.</w:t>
      </w:r>
    </w:p>
    <w:p w14:paraId="4CFE9601" w14:textId="012E3340" w:rsidR="00194787" w:rsidRPr="00435394" w:rsidRDefault="00435394" w:rsidP="00435394">
      <w:pPr>
        <w:pStyle w:val="Heading1"/>
        <w:rPr>
          <w:b w:val="0"/>
        </w:rPr>
      </w:pPr>
      <w:r w:rsidRPr="00435394">
        <w:rPr>
          <w:rStyle w:val="Heading1Char"/>
          <w:b/>
        </w:rPr>
        <w:t>METODE</w:t>
      </w:r>
    </w:p>
    <w:p w14:paraId="746F40D3" w14:textId="2757E68F" w:rsidR="002E1969" w:rsidRDefault="00597191" w:rsidP="00ED297C">
      <w:pPr>
        <w:spacing w:line="360" w:lineRule="auto"/>
        <w:ind w:firstLine="720"/>
      </w:pPr>
      <w:r w:rsidRPr="00597191">
        <w:t xml:space="preserve">Metode yang digunakan menggunakan metode </w:t>
      </w:r>
      <w:r w:rsidRPr="00ED297C">
        <w:rPr>
          <w:i/>
          <w:iCs/>
        </w:rPr>
        <w:t>system development life cycle</w:t>
      </w:r>
      <w:r w:rsidRPr="00597191">
        <w:t xml:space="preserve"> (SDLC) dengan model </w:t>
      </w:r>
      <w:r w:rsidRPr="00ED297C">
        <w:rPr>
          <w:i/>
          <w:iCs/>
        </w:rPr>
        <w:t>waterfall</w:t>
      </w:r>
      <w:r w:rsidRPr="00597191">
        <w:t xml:space="preserve"> yang menyelesaiakan satu fase, kemudian  pindah ke fase berikutnya </w:t>
      </w:r>
      <w:r w:rsidRPr="00597191">
        <w:t xml:space="preserve">dan kembali suatu fase jika ada suatu kesalahan sampai selesai. SDLC merupakan kerangka kerja yang yang digunakan organisasi untuk mengembangkan aplikasi dari siklus asalnya hingga akhir siklus hidupnya </w:t>
      </w:r>
      <w:r w:rsidR="00200BC3">
        <w:fldChar w:fldCharType="begin" w:fldLock="1"/>
      </w:r>
      <w:r w:rsidR="00200BC3">
        <w:instrText>ADDIN CSL_CITATION {"citationItems":[{"id":"ITEM-1","itemData":{"DOI":"10.3390/electronics8111218","ISSN":"20799292","abstract":"The software development environment is focused on reaching functional products in the shortest period by making use of the least amount of resources possible. In this scenario, crucial elements such as software quality or software security are not considered at all, and in most cases, the high value offered to the projects is not taken into account. Nowadays, agile models are booming. They are defined by the way they achieve the interaction and integration of everyone involved in the software life cycle, the advantages of the quick reaction to change, and the implementation of artifacts or deliverables which display the level of progress reached at any time. In this context, it seems clearly necessary to define a new software development model, which prioritizes security aspects at any phase of the software life cycle and takes advantage of the benefits of the agile models. The proposed methodology shows that if security is considered from the beginning, vulnerabilities are easily detected and solved during the time planned for the project, with no extra time nor costs for the client and it increases the possibilities of reaching success in terms of not only functionality but also quality.","author":[{"dropping-particle":"","family":"Mohino","given":"Juan de Vicente","non-dropping-particle":"","parse-names":false,"suffix":""},{"dropping-particle":"","family":"Higuera","given":"Javier Bermejo","non-dropping-particle":"","parse-names":false,"suffix":""},{"dropping-particle":"","family":"Higuera","given":"Juan Ramón Bermejo","non-dropping-particle":"","parse-names":false,"suffix":""},{"dropping-particle":"","family":"Montalvo","given":"Juan Antonio Sicilia","non-dropping-particle":"","parse-names":false,"suffix":""}],"container-title":"Electronics (Switzerland)","id":"ITEM-1","issue":"11","issued":{"date-parts":[["2019"]]},"title":"The application of a new secure software development life cycle (S-SDLC) with agile methodologies","type":"article-journal","volume":"8"},"uris":["http://www.mendeley.com/documents/?uuid=3a8c7d69-d558-4dcc-9dcd-1520bd97ea1e"]}],"mendeley":{"formattedCitation":"[10]","plainTextFormattedCitation":"[10]","previouslyFormattedCitation":"[10]"},"properties":{"noteIndex":0},"schema":"https://github.com/citation-style-language/schema/raw/master/csl-citation.json"}</w:instrText>
      </w:r>
      <w:r w:rsidR="00200BC3">
        <w:fldChar w:fldCharType="separate"/>
      </w:r>
      <w:r w:rsidR="00200BC3" w:rsidRPr="00200BC3">
        <w:rPr>
          <w:noProof/>
        </w:rPr>
        <w:t>[10]</w:t>
      </w:r>
      <w:r w:rsidR="00200BC3">
        <w:fldChar w:fldCharType="end"/>
      </w:r>
      <w:r w:rsidR="00ED297C">
        <w:t xml:space="preserve"> </w:t>
      </w:r>
      <w:r w:rsidRPr="00597191">
        <w:t xml:space="preserve">. Alasan menggunakan metode waterfall yaitu memiliki kelebihan yaitu persyaratan dalam sebelum pengembangan dilakukan setiap fase dapat diselesaikan dalam waktu yang ditentukan dan pengimplementasiannya mudah </w:t>
      </w:r>
      <w:r w:rsidR="00200BC3">
        <w:fldChar w:fldCharType="begin" w:fldLock="1"/>
      </w:r>
      <w:r w:rsidR="00200BC3">
        <w:instrText>ADDIN CSL_CITATION {"citationItems":[{"id":"ITEM-1","itemData":{"DOI":"10.23917/emitor.v20i02.9088","ISSN":"1411-8890","author":[{"dropping-particle":"","family":"Yulianto","given":"Muhammad","non-dropping-particle":"","parse-names":false,"suffix":""},{"dropping-particle":"","family":"Putri","given":"Devi Afriyantari Puspa","non-dropping-particle":"","parse-names":false,"suffix":""}],"container-title":"Emitor: Jurnal Teknik Elektro","id":"ITEM-1","issue":"02","issued":{"date-parts":[["2020"]]},"page":"143-148","title":"Pengembangan Game Edukasi Pengenalan Iklim dan Cuaca untuk Siswa Kelas III Sekolah Dasar","type":"article-journal","volume":"20"},"uris":["http://www.mendeley.com/documents/?uuid=1e7722ca-ce4b-4e4b-8a03-a2162d48a368"]}],"mendeley":{"formattedCitation":"[11]","plainTextFormattedCitation":"[11]","previouslyFormattedCitation":"[11]"},"properties":{"noteIndex":0},"schema":"https://github.com/citation-style-language/schema/raw/master/csl-citation.json"}</w:instrText>
      </w:r>
      <w:r w:rsidR="00200BC3">
        <w:fldChar w:fldCharType="separate"/>
      </w:r>
      <w:r w:rsidR="00200BC3" w:rsidRPr="00200BC3">
        <w:rPr>
          <w:noProof/>
        </w:rPr>
        <w:t>[11]</w:t>
      </w:r>
      <w:r w:rsidR="00200BC3">
        <w:fldChar w:fldCharType="end"/>
      </w:r>
      <w:r w:rsidR="00ED297C">
        <w:t xml:space="preserve"> </w:t>
      </w:r>
      <w:r w:rsidRPr="00597191">
        <w:t>.</w:t>
      </w:r>
    </w:p>
    <w:p w14:paraId="1190C558" w14:textId="79EF8227" w:rsidR="00597191" w:rsidRDefault="00597191" w:rsidP="00597191">
      <w:pPr>
        <w:spacing w:line="360" w:lineRule="auto"/>
        <w:jc w:val="center"/>
      </w:pPr>
      <w:r w:rsidRPr="00730189">
        <w:rPr>
          <w:b/>
          <w:i/>
          <w:iCs/>
          <w:noProof/>
          <w:lang w:eastAsia="id-ID"/>
        </w:rPr>
        <w:drawing>
          <wp:inline distT="0" distB="0" distL="0" distR="0" wp14:anchorId="7461136B" wp14:editId="729FE15C">
            <wp:extent cx="2686050" cy="904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6050" cy="904240"/>
                    </a:xfrm>
                    <a:prstGeom prst="rect">
                      <a:avLst/>
                    </a:prstGeom>
                  </pic:spPr>
                </pic:pic>
              </a:graphicData>
            </a:graphic>
          </wp:inline>
        </w:drawing>
      </w:r>
    </w:p>
    <w:p w14:paraId="61BB8A27" w14:textId="7A95875F" w:rsidR="00E859B0" w:rsidRDefault="00A47657" w:rsidP="00597191">
      <w:pPr>
        <w:spacing w:line="360" w:lineRule="auto"/>
        <w:jc w:val="center"/>
      </w:pPr>
      <w:r>
        <w:t>G</w:t>
      </w:r>
      <w:r w:rsidR="00194787" w:rsidRPr="00685273">
        <w:t xml:space="preserve">ambar 1. Model </w:t>
      </w:r>
      <w:r w:rsidR="00194787" w:rsidRPr="00685273">
        <w:rPr>
          <w:i/>
        </w:rPr>
        <w:t>Waterfall</w:t>
      </w:r>
    </w:p>
    <w:p w14:paraId="53294045" w14:textId="47830888" w:rsidR="00685273" w:rsidRPr="00685273" w:rsidRDefault="00685273" w:rsidP="00ED297C">
      <w:pPr>
        <w:pStyle w:val="Heading2"/>
      </w:pPr>
      <w:r>
        <w:t xml:space="preserve"> </w:t>
      </w:r>
      <w:r w:rsidR="00A47657">
        <w:rPr>
          <w:rStyle w:val="Heading2Char"/>
        </w:rPr>
        <w:t>A</w:t>
      </w:r>
      <w:r w:rsidR="00A47657" w:rsidRPr="00A47657">
        <w:rPr>
          <w:rStyle w:val="Heading2Char"/>
        </w:rPr>
        <w:t>nalisis kebutuhan</w:t>
      </w:r>
    </w:p>
    <w:p w14:paraId="7BE5563A" w14:textId="59686EDC" w:rsidR="008A55B5" w:rsidRDefault="00B46B6A" w:rsidP="00753F7B">
      <w:pPr>
        <w:pStyle w:val="BodyText"/>
        <w:rPr>
          <w:lang w:val="sv-SE"/>
        </w:rPr>
      </w:pPr>
      <w:bookmarkStart w:id="1" w:name="_Hlk63026731"/>
      <w:r w:rsidRPr="00B46B6A">
        <w:rPr>
          <w:lang w:val="sv-SE"/>
        </w:rPr>
        <w:t xml:space="preserve">Pada Langkah ini, Penulis menganalisa kebutuhan dari sistem yang akan dikembangkan.dalam pembuatan sistem </w:t>
      </w:r>
      <w:r w:rsidR="00114D24">
        <w:rPr>
          <w:lang w:val="sv-SE"/>
        </w:rPr>
        <w:t>a</w:t>
      </w:r>
      <w:r w:rsidRPr="00B46B6A">
        <w:rPr>
          <w:lang w:val="sv-SE"/>
        </w:rPr>
        <w:t xml:space="preserve">utentifikasi sertifikat menggunakan </w:t>
      </w:r>
      <w:r w:rsidRPr="00A47657">
        <w:rPr>
          <w:i/>
          <w:iCs/>
          <w:lang w:val="sv-SE"/>
        </w:rPr>
        <w:t>QR Code</w:t>
      </w:r>
      <w:r w:rsidRPr="00B46B6A">
        <w:rPr>
          <w:lang w:val="sv-SE"/>
        </w:rPr>
        <w:t xml:space="preserve"> di </w:t>
      </w:r>
      <w:r w:rsidR="00114D24">
        <w:rPr>
          <w:lang w:val="sv-SE"/>
        </w:rPr>
        <w:t>LPPT MTA</w:t>
      </w:r>
      <w:r w:rsidRPr="00B46B6A">
        <w:rPr>
          <w:lang w:val="sv-SE"/>
        </w:rPr>
        <w:t>,</w:t>
      </w:r>
      <w:r w:rsidR="00114D24">
        <w:rPr>
          <w:lang w:val="sv-SE"/>
        </w:rPr>
        <w:t xml:space="preserve"> </w:t>
      </w:r>
      <w:r w:rsidRPr="00B46B6A">
        <w:rPr>
          <w:lang w:val="sv-SE"/>
        </w:rPr>
        <w:t xml:space="preserve">baik kebutuhan </w:t>
      </w:r>
      <w:r w:rsidRPr="00A47657">
        <w:rPr>
          <w:i/>
          <w:iCs/>
          <w:lang w:val="sv-SE"/>
        </w:rPr>
        <w:t>software</w:t>
      </w:r>
      <w:r w:rsidRPr="00B46B6A">
        <w:rPr>
          <w:lang w:val="sv-SE"/>
        </w:rPr>
        <w:t xml:space="preserve"> maupun </w:t>
      </w:r>
      <w:r w:rsidRPr="00A47657">
        <w:rPr>
          <w:i/>
          <w:iCs/>
          <w:lang w:val="sv-SE"/>
        </w:rPr>
        <w:t>hardware</w:t>
      </w:r>
      <w:r w:rsidRPr="00B46B6A">
        <w:rPr>
          <w:lang w:val="sv-SE"/>
        </w:rPr>
        <w:t xml:space="preserve">. Lebih jelas bisa dilihat pada table 1. </w:t>
      </w:r>
    </w:p>
    <w:bookmarkEnd w:id="1"/>
    <w:p w14:paraId="697E61F8" w14:textId="77777777" w:rsidR="00685273" w:rsidRDefault="00685273" w:rsidP="00685273">
      <w:pPr>
        <w:spacing w:line="360" w:lineRule="auto"/>
        <w:jc w:val="center"/>
        <w:rPr>
          <w:szCs w:val="24"/>
        </w:rPr>
      </w:pPr>
      <w:r>
        <w:rPr>
          <w:szCs w:val="24"/>
        </w:rPr>
        <w:t>Tabel 1. Analisis Kebutuhan Sistem</w:t>
      </w:r>
    </w:p>
    <w:tbl>
      <w:tblPr>
        <w:tblStyle w:val="TableGrid"/>
        <w:tblW w:w="4859" w:type="pct"/>
        <w:tblInd w:w="168" w:type="dxa"/>
        <w:tblLook w:val="04A0" w:firstRow="1" w:lastRow="0" w:firstColumn="1" w:lastColumn="0" w:noHBand="0" w:noVBand="1"/>
      </w:tblPr>
      <w:tblGrid>
        <w:gridCol w:w="2318"/>
        <w:gridCol w:w="2570"/>
      </w:tblGrid>
      <w:tr w:rsidR="00685273" w:rsidRPr="00BB233F" w14:paraId="55BADA84" w14:textId="77777777" w:rsidTr="00956210">
        <w:tc>
          <w:tcPr>
            <w:tcW w:w="2371" w:type="pct"/>
          </w:tcPr>
          <w:p w14:paraId="5C3F501C" w14:textId="1149D539" w:rsidR="00685273" w:rsidRPr="00F221FF" w:rsidRDefault="00685273" w:rsidP="00956210">
            <w:pPr>
              <w:spacing w:line="360" w:lineRule="auto"/>
              <w:ind w:right="47"/>
              <w:jc w:val="center"/>
              <w:rPr>
                <w:i/>
              </w:rPr>
            </w:pPr>
            <w:r>
              <w:rPr>
                <w:i/>
              </w:rPr>
              <w:t>Hardware</w:t>
            </w:r>
          </w:p>
        </w:tc>
        <w:tc>
          <w:tcPr>
            <w:tcW w:w="2629" w:type="pct"/>
          </w:tcPr>
          <w:p w14:paraId="03F128E7" w14:textId="77777777" w:rsidR="00685273" w:rsidRPr="00BB233F" w:rsidRDefault="00685273" w:rsidP="00956210">
            <w:pPr>
              <w:spacing w:line="360" w:lineRule="auto"/>
              <w:ind w:right="47"/>
              <w:jc w:val="center"/>
              <w:rPr>
                <w:i/>
              </w:rPr>
            </w:pPr>
            <w:r w:rsidRPr="00BB233F">
              <w:rPr>
                <w:i/>
              </w:rPr>
              <w:t>Software</w:t>
            </w:r>
          </w:p>
        </w:tc>
      </w:tr>
      <w:tr w:rsidR="00685273" w14:paraId="3C892BFD" w14:textId="77777777" w:rsidTr="00956210">
        <w:trPr>
          <w:trHeight w:val="1835"/>
        </w:trPr>
        <w:tc>
          <w:tcPr>
            <w:tcW w:w="2371" w:type="pct"/>
          </w:tcPr>
          <w:p w14:paraId="7C5DE76C" w14:textId="319BD14C" w:rsidR="00685273" w:rsidRPr="0070466B" w:rsidRDefault="00685273" w:rsidP="00956210">
            <w:pPr>
              <w:spacing w:line="360" w:lineRule="auto"/>
              <w:ind w:left="720" w:right="47"/>
              <w:jc w:val="left"/>
            </w:pPr>
          </w:p>
          <w:p w14:paraId="39840289" w14:textId="793AD694" w:rsidR="00685273" w:rsidRPr="00685273" w:rsidRDefault="00685273" w:rsidP="00685273">
            <w:pPr>
              <w:pStyle w:val="ListParagraph"/>
              <w:numPr>
                <w:ilvl w:val="0"/>
                <w:numId w:val="18"/>
              </w:numPr>
              <w:spacing w:after="3" w:line="360" w:lineRule="auto"/>
              <w:ind w:right="47"/>
              <w:jc w:val="left"/>
            </w:pPr>
            <w:r w:rsidRPr="00685273">
              <w:t>Laptop ASUS   A455L</w:t>
            </w:r>
          </w:p>
          <w:p w14:paraId="1862159E" w14:textId="17746FB5" w:rsidR="00685273" w:rsidRPr="00685273" w:rsidRDefault="00685273" w:rsidP="00685273">
            <w:pPr>
              <w:pStyle w:val="ListParagraph"/>
              <w:numPr>
                <w:ilvl w:val="0"/>
                <w:numId w:val="18"/>
              </w:numPr>
              <w:spacing w:after="3" w:line="360" w:lineRule="auto"/>
              <w:ind w:right="47"/>
              <w:jc w:val="left"/>
            </w:pPr>
            <w:r w:rsidRPr="00685273">
              <w:t xml:space="preserve">Xiaomi Redmi Note </w:t>
            </w:r>
            <w:r w:rsidRPr="00685273">
              <w:rPr>
                <w:lang w:val="id-ID"/>
              </w:rPr>
              <w:t>7</w:t>
            </w:r>
          </w:p>
        </w:tc>
        <w:tc>
          <w:tcPr>
            <w:tcW w:w="2629" w:type="pct"/>
          </w:tcPr>
          <w:p w14:paraId="1637D73D" w14:textId="77777777" w:rsidR="00685273" w:rsidRDefault="00685273" w:rsidP="00685273">
            <w:pPr>
              <w:spacing w:line="360" w:lineRule="auto"/>
              <w:ind w:left="720"/>
              <w:rPr>
                <w:szCs w:val="24"/>
              </w:rPr>
            </w:pPr>
          </w:p>
          <w:p w14:paraId="05E40BB2" w14:textId="7C71F35F" w:rsidR="00685273" w:rsidRDefault="00685273" w:rsidP="00685273">
            <w:pPr>
              <w:numPr>
                <w:ilvl w:val="0"/>
                <w:numId w:val="17"/>
              </w:numPr>
              <w:spacing w:line="360" w:lineRule="auto"/>
              <w:rPr>
                <w:szCs w:val="24"/>
              </w:rPr>
            </w:pPr>
            <w:r w:rsidRPr="004F7ECB">
              <w:rPr>
                <w:szCs w:val="24"/>
              </w:rPr>
              <w:t>Xampp Control Panel</w:t>
            </w:r>
          </w:p>
          <w:p w14:paraId="18A14F1C" w14:textId="1BD089E4" w:rsidR="00685273" w:rsidRDefault="00685273" w:rsidP="00685273">
            <w:pPr>
              <w:numPr>
                <w:ilvl w:val="0"/>
                <w:numId w:val="17"/>
              </w:numPr>
              <w:spacing w:line="360" w:lineRule="auto"/>
              <w:rPr>
                <w:szCs w:val="24"/>
              </w:rPr>
            </w:pPr>
            <w:r w:rsidRPr="004F7ECB">
              <w:rPr>
                <w:szCs w:val="24"/>
              </w:rPr>
              <w:t>Firefox</w:t>
            </w:r>
          </w:p>
          <w:p w14:paraId="7F64956C" w14:textId="641360CA" w:rsidR="00685273" w:rsidRDefault="00685273" w:rsidP="00685273">
            <w:pPr>
              <w:numPr>
                <w:ilvl w:val="0"/>
                <w:numId w:val="17"/>
              </w:numPr>
              <w:spacing w:after="94" w:line="360" w:lineRule="auto"/>
              <w:ind w:right="47"/>
            </w:pPr>
            <w:r w:rsidRPr="001E0D1F">
              <w:rPr>
                <w:szCs w:val="24"/>
              </w:rPr>
              <w:t>Sublime text 3</w:t>
            </w:r>
            <w:r>
              <w:t xml:space="preserve"> </w:t>
            </w:r>
          </w:p>
          <w:p w14:paraId="50C54F89" w14:textId="54D7D1DF" w:rsidR="00685273" w:rsidRDefault="00685273" w:rsidP="00956210">
            <w:pPr>
              <w:spacing w:after="69" w:line="360" w:lineRule="auto"/>
              <w:ind w:left="720" w:right="47"/>
            </w:pPr>
          </w:p>
        </w:tc>
      </w:tr>
    </w:tbl>
    <w:p w14:paraId="4C421E6D" w14:textId="77777777" w:rsidR="00685273" w:rsidRDefault="00685273" w:rsidP="00753F7B">
      <w:pPr>
        <w:pStyle w:val="BodyText"/>
        <w:rPr>
          <w:i/>
          <w:iCs/>
          <w:noProof/>
        </w:rPr>
      </w:pPr>
    </w:p>
    <w:p w14:paraId="1B4149B0" w14:textId="0863895C" w:rsidR="00685273" w:rsidRPr="009A7E77" w:rsidRDefault="00685273" w:rsidP="00ED297C">
      <w:pPr>
        <w:pStyle w:val="Heading2"/>
      </w:pPr>
      <w:r w:rsidRPr="009A7E77">
        <w:t xml:space="preserve"> Perancangan Sistem</w:t>
      </w:r>
    </w:p>
    <w:p w14:paraId="4790A4FA" w14:textId="147B3DFF" w:rsidR="00685273" w:rsidRDefault="00685273" w:rsidP="00685273">
      <w:pPr>
        <w:pStyle w:val="BodyText"/>
        <w:rPr>
          <w:lang w:val="sv-SE"/>
        </w:rPr>
      </w:pPr>
      <w:r w:rsidRPr="00685273">
        <w:rPr>
          <w:lang w:val="sv-SE"/>
        </w:rPr>
        <w:t xml:space="preserve">Perancangan </w:t>
      </w:r>
      <w:r w:rsidR="00D35EE9">
        <w:rPr>
          <w:lang w:val="sv-SE"/>
        </w:rPr>
        <w:t>s</w:t>
      </w:r>
      <w:r w:rsidRPr="00685273">
        <w:rPr>
          <w:lang w:val="sv-SE"/>
        </w:rPr>
        <w:t xml:space="preserve">istem aplikasi digunakan untuk menjabarkan cara kerja sistem, </w:t>
      </w:r>
      <w:r w:rsidRPr="00A47657">
        <w:rPr>
          <w:i/>
          <w:iCs/>
          <w:lang w:val="sv-SE"/>
        </w:rPr>
        <w:t>use case</w:t>
      </w:r>
      <w:r w:rsidRPr="00685273">
        <w:rPr>
          <w:lang w:val="sv-SE"/>
        </w:rPr>
        <w:t xml:space="preserve"> diagram, rancangan basis data, dan diagram aktivitas pada sistem. Gambaran umum sistem </w:t>
      </w:r>
      <w:r w:rsidRPr="00A47657">
        <w:rPr>
          <w:i/>
          <w:iCs/>
          <w:lang w:val="sv-SE"/>
        </w:rPr>
        <w:t xml:space="preserve">QR </w:t>
      </w:r>
      <w:bookmarkStart w:id="2" w:name="_Hlk63007331"/>
      <w:r w:rsidRPr="00A47657">
        <w:rPr>
          <w:i/>
          <w:iCs/>
          <w:lang w:val="sv-SE"/>
        </w:rPr>
        <w:t>Code</w:t>
      </w:r>
      <w:r w:rsidRPr="00685273">
        <w:rPr>
          <w:lang w:val="sv-SE"/>
        </w:rPr>
        <w:t xml:space="preserve"> bisa dilihat pada gambar 2.</w:t>
      </w:r>
      <w:bookmarkEnd w:id="2"/>
    </w:p>
    <w:p w14:paraId="58FDC064" w14:textId="7701336E" w:rsidR="00685273" w:rsidRDefault="00597191" w:rsidP="00685273">
      <w:pPr>
        <w:pStyle w:val="BodyText"/>
        <w:jc w:val="center"/>
        <w:rPr>
          <w:lang w:val="sv-SE"/>
        </w:rPr>
      </w:pPr>
      <w:bookmarkStart w:id="3" w:name="_Hlk63007355"/>
      <w:r>
        <w:rPr>
          <w:noProof/>
          <w:lang w:val="sv-SE"/>
        </w:rPr>
        <w:drawing>
          <wp:inline distT="0" distB="0" distL="0" distR="0" wp14:anchorId="34380E45" wp14:editId="65882A22">
            <wp:extent cx="2969818" cy="6927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9818" cy="692785"/>
                    </a:xfrm>
                    <a:prstGeom prst="rect">
                      <a:avLst/>
                    </a:prstGeom>
                    <a:noFill/>
                  </pic:spPr>
                </pic:pic>
              </a:graphicData>
            </a:graphic>
          </wp:inline>
        </w:drawing>
      </w:r>
      <w:r w:rsidR="00685273">
        <w:rPr>
          <w:lang w:val="sv-SE"/>
        </w:rPr>
        <w:t xml:space="preserve">. </w:t>
      </w:r>
      <w:r>
        <w:rPr>
          <w:lang w:val="sv-SE"/>
        </w:rPr>
        <w:t>Gambar 2.</w:t>
      </w:r>
      <w:r w:rsidR="00685273">
        <w:rPr>
          <w:lang w:val="sv-SE"/>
        </w:rPr>
        <w:t>Alur Sistem</w:t>
      </w:r>
    </w:p>
    <w:bookmarkEnd w:id="3"/>
    <w:p w14:paraId="60D5FDD7" w14:textId="29FA2EC1" w:rsidR="00597191" w:rsidRDefault="00597191" w:rsidP="00685273">
      <w:pPr>
        <w:pStyle w:val="BodyText"/>
        <w:rPr>
          <w:lang w:val="sv-SE"/>
        </w:rPr>
      </w:pPr>
      <w:r w:rsidRPr="00597191">
        <w:rPr>
          <w:lang w:val="sv-SE"/>
        </w:rPr>
        <w:lastRenderedPageBreak/>
        <w:t xml:space="preserve">Pada sistem ini </w:t>
      </w:r>
      <w:r w:rsidRPr="00ED297C">
        <w:rPr>
          <w:i/>
          <w:iCs/>
          <w:lang w:val="sv-SE"/>
        </w:rPr>
        <w:t>QR Code</w:t>
      </w:r>
      <w:r w:rsidRPr="00597191">
        <w:rPr>
          <w:lang w:val="sv-SE"/>
        </w:rPr>
        <w:t xml:space="preserve"> yang telah dimasukkan dalam sertifikat sudah memuat alamat </w:t>
      </w:r>
      <w:r w:rsidRPr="00ED297C">
        <w:rPr>
          <w:i/>
          <w:iCs/>
          <w:lang w:val="sv-SE"/>
        </w:rPr>
        <w:t>uniform resource locators</w:t>
      </w:r>
      <w:r w:rsidRPr="00597191">
        <w:rPr>
          <w:lang w:val="sv-SE"/>
        </w:rPr>
        <w:t xml:space="preserve"> (URL) apabila </w:t>
      </w:r>
      <w:r w:rsidRPr="00ED297C">
        <w:rPr>
          <w:i/>
          <w:iCs/>
          <w:lang w:val="sv-SE"/>
        </w:rPr>
        <w:t>QR Code</w:t>
      </w:r>
      <w:r w:rsidRPr="00597191">
        <w:rPr>
          <w:lang w:val="sv-SE"/>
        </w:rPr>
        <w:t xml:space="preserve"> dipindai akan masuk kedalam </w:t>
      </w:r>
      <w:r w:rsidRPr="00ED297C">
        <w:rPr>
          <w:i/>
          <w:iCs/>
          <w:lang w:val="sv-SE"/>
        </w:rPr>
        <w:t>website</w:t>
      </w:r>
      <w:r w:rsidRPr="00597191">
        <w:rPr>
          <w:lang w:val="sv-SE"/>
        </w:rPr>
        <w:t xml:space="preserve"> LPPT MTA yang mengeluarkan sertifikat tahsin. URL berisi alamat </w:t>
      </w:r>
      <w:r w:rsidRPr="00ED297C">
        <w:rPr>
          <w:i/>
          <w:iCs/>
          <w:lang w:val="sv-SE"/>
        </w:rPr>
        <w:t>server</w:t>
      </w:r>
      <w:r w:rsidRPr="00597191">
        <w:rPr>
          <w:lang w:val="sv-SE"/>
        </w:rPr>
        <w:t xml:space="preserve">, dokumen, dan lokasi yang ada pada </w:t>
      </w:r>
      <w:r w:rsidRPr="00ED297C">
        <w:rPr>
          <w:i/>
          <w:iCs/>
          <w:lang w:val="sv-SE"/>
        </w:rPr>
        <w:t>website</w:t>
      </w:r>
      <w:r w:rsidR="00ED297C">
        <w:rPr>
          <w:lang w:val="sv-SE"/>
        </w:rPr>
        <w:t xml:space="preserve"> </w:t>
      </w:r>
      <w:r w:rsidRPr="00597191">
        <w:rPr>
          <w:lang w:val="sv-SE"/>
        </w:rPr>
        <w:t xml:space="preserve"> </w:t>
      </w:r>
      <w:r w:rsidR="00200BC3">
        <w:rPr>
          <w:lang w:val="sv-SE"/>
        </w:rPr>
        <w:fldChar w:fldCharType="begin" w:fldLock="1"/>
      </w:r>
      <w:r w:rsidR="00200BC3">
        <w:rPr>
          <w:lang w:val="sv-SE"/>
        </w:rPr>
        <w:instrText>ADDIN CSL_CITATION {"citationItems":[{"id":"ITEM-1","itemData":{"DOI":"10.33364/algoritma/v.13-2.391","ISSN":"14123622","abstract":"URL menunjukan alamat dari sebuah homepage atau menunjukan sumber daya Internet, yaitu alamat suatu dokumen atau program yang ingin ditampilkan atau digunakan. URL dapat menjadi salah satu aspek yang menjadi kelemahan pada suatu website, karena pada URL terdapat berbagai informasi yang berisikan protocol, alamat server dan path file yang dapat digunakan un- tuk melakukan aksi SQL Injection. Salah satu cara yang dapat digunakan untuk mengamankan sua- tu website dari serangan SQL injection adalah dengan ilmu kriptografi. Ilmu kriptografi dapat menyamarkan URL website menjadi kode atau sandi yang tidak dapat dibaca oleh sembarang orang, sehingga dapat mencegah serangan SQL injection pada suatu website. Penerapan kea- manan URL website dari serangan SQL injection ini menggunakan metode kriptografi dengan al- goritma base64. Sedangkan untuk pemodelan data menggunakan flowchart. HTML, PHP, CSS, dan Javascript adalah bahasa pemrograman yang digunakan dalam pembangunan perangkat lunak, serta Sublime Text 2 digunakan sebagai media penulisan script dari bahasa pemrograman tersebut. Basis data yang digunakan adalah MySQL yang terintegrasi dalam aplikasi XAMPP dan Mozilla Firefox sebagai media browser. Untuk melakukan pengujian terhadap keamanan website dari se- rangan SQL injection menggunakan aplikasi Web Cruiser Web Vulnerability Scanner.Dengan dit- erapkannya cara pengamanan dengan kriptografi base64, URL website dapat disamarkan. Hal ter- sebut dapat mengatasi serangan yang mengancam keamanan data pada suatu website. Integritas dari URL yang telah dienkripsi akan lebih terjaga, karena metode SQL injection tidak dapat dit- erapkan pada URL yang telah dienkripsi","author":[{"dropping-particle":"","family":"Gunadhi","given":"Erwin","non-dropping-particle":"","parse-names":false,"suffix":""},{"dropping-particle":"","family":"Nugraha","given":"Aziz Pratama","non-dropping-particle":"","parse-names":false,"suffix":""}],"container-title":"Jurnal Algoritma","id":"ITEM-1","issue":"2","issued":{"date-parts":[["2017"]]},"page":"391-398","title":"Penerapan Kriptografi Base64 Untuk Keamanan URL (Uniform Resource Locator) Website Dari Serangan SQL Injection","type":"article-journal","volume":"13"},"uris":["http://www.mendeley.com/documents/?uuid=270b4d3e-2fda-40f6-970c-ae3fddfab259"]}],"mendeley":{"formattedCitation":"[12]","plainTextFormattedCitation":"[12]","previouslyFormattedCitation":"[12]"},"properties":{"noteIndex":0},"schema":"https://github.com/citation-style-language/schema/raw/master/csl-citation.json"}</w:instrText>
      </w:r>
      <w:r w:rsidR="00200BC3">
        <w:rPr>
          <w:lang w:val="sv-SE"/>
        </w:rPr>
        <w:fldChar w:fldCharType="separate"/>
      </w:r>
      <w:r w:rsidR="00200BC3" w:rsidRPr="00200BC3">
        <w:rPr>
          <w:noProof/>
          <w:lang w:val="sv-SE"/>
        </w:rPr>
        <w:t>[12]</w:t>
      </w:r>
      <w:r w:rsidR="00200BC3">
        <w:rPr>
          <w:lang w:val="sv-SE"/>
        </w:rPr>
        <w:fldChar w:fldCharType="end"/>
      </w:r>
      <w:r w:rsidR="00ED297C">
        <w:rPr>
          <w:lang w:val="sv-SE"/>
        </w:rPr>
        <w:t xml:space="preserve"> </w:t>
      </w:r>
      <w:r w:rsidRPr="00597191">
        <w:rPr>
          <w:lang w:val="sv-SE"/>
        </w:rPr>
        <w:t>.</w:t>
      </w:r>
      <w:r w:rsidRPr="00ED297C">
        <w:rPr>
          <w:i/>
          <w:iCs/>
          <w:lang w:val="sv-SE"/>
        </w:rPr>
        <w:t>User</w:t>
      </w:r>
      <w:r w:rsidRPr="00597191">
        <w:rPr>
          <w:lang w:val="sv-SE"/>
        </w:rPr>
        <w:t xml:space="preserve"> dapat menggunakan </w:t>
      </w:r>
      <w:r w:rsidRPr="00ED297C">
        <w:rPr>
          <w:i/>
          <w:iCs/>
          <w:lang w:val="sv-SE"/>
        </w:rPr>
        <w:t>scanner</w:t>
      </w:r>
      <w:r w:rsidRPr="00597191">
        <w:rPr>
          <w:lang w:val="sv-SE"/>
        </w:rPr>
        <w:t xml:space="preserve"> dari smartphone, apabila belum tersedia bisa mengunduh aplikasi </w:t>
      </w:r>
      <w:r w:rsidRPr="00ED297C">
        <w:rPr>
          <w:i/>
          <w:iCs/>
          <w:lang w:val="sv-SE"/>
        </w:rPr>
        <w:t>scanner</w:t>
      </w:r>
      <w:r w:rsidRPr="00597191">
        <w:rPr>
          <w:lang w:val="sv-SE"/>
        </w:rPr>
        <w:t xml:space="preserve"> di </w:t>
      </w:r>
      <w:r w:rsidRPr="00ED297C">
        <w:rPr>
          <w:i/>
          <w:iCs/>
          <w:lang w:val="sv-SE"/>
        </w:rPr>
        <w:t>playstore</w:t>
      </w:r>
      <w:r w:rsidRPr="00597191">
        <w:rPr>
          <w:lang w:val="sv-SE"/>
        </w:rPr>
        <w:t xml:space="preserve"> dan </w:t>
      </w:r>
      <w:r w:rsidRPr="00ED297C">
        <w:rPr>
          <w:i/>
          <w:iCs/>
          <w:lang w:val="sv-SE"/>
        </w:rPr>
        <w:t>app store</w:t>
      </w:r>
      <w:r w:rsidRPr="00597191">
        <w:rPr>
          <w:lang w:val="sv-SE"/>
        </w:rPr>
        <w:t xml:space="preserve">. Cara kerjanya </w:t>
      </w:r>
      <w:r w:rsidRPr="00ED297C">
        <w:rPr>
          <w:i/>
          <w:iCs/>
          <w:lang w:val="sv-SE"/>
        </w:rPr>
        <w:t>user</w:t>
      </w:r>
      <w:r w:rsidRPr="00597191">
        <w:rPr>
          <w:lang w:val="sv-SE"/>
        </w:rPr>
        <w:t xml:space="preserve"> memindai </w:t>
      </w:r>
      <w:r w:rsidRPr="00D62E19">
        <w:rPr>
          <w:i/>
          <w:iCs/>
          <w:lang w:val="sv-SE"/>
        </w:rPr>
        <w:t>QR Code</w:t>
      </w:r>
      <w:r w:rsidR="00D62E19">
        <w:rPr>
          <w:i/>
          <w:iCs/>
          <w:lang w:val="sv-SE"/>
        </w:rPr>
        <w:t xml:space="preserve"> </w:t>
      </w:r>
      <w:r w:rsidR="00D62E19">
        <w:rPr>
          <w:lang w:val="sv-SE"/>
        </w:rPr>
        <w:t>yang ada pada sertifikat tahsin</w:t>
      </w:r>
      <w:r w:rsidRPr="00597191">
        <w:rPr>
          <w:lang w:val="sv-SE"/>
        </w:rPr>
        <w:t xml:space="preserve"> melalui aplikasi </w:t>
      </w:r>
      <w:r w:rsidRPr="00D62E19">
        <w:rPr>
          <w:i/>
          <w:iCs/>
          <w:lang w:val="sv-SE"/>
        </w:rPr>
        <w:t>scanner</w:t>
      </w:r>
      <w:r w:rsidRPr="00597191">
        <w:rPr>
          <w:lang w:val="sv-SE"/>
        </w:rPr>
        <w:t xml:space="preserve"> dari </w:t>
      </w:r>
      <w:r w:rsidRPr="00D62E19">
        <w:rPr>
          <w:i/>
          <w:iCs/>
          <w:lang w:val="sv-SE"/>
        </w:rPr>
        <w:t xml:space="preserve">smartphone </w:t>
      </w:r>
      <w:r w:rsidRPr="00597191">
        <w:rPr>
          <w:lang w:val="sv-SE"/>
        </w:rPr>
        <w:t>ketika berhasil maka akan</w:t>
      </w:r>
      <w:r w:rsidR="00D62E19">
        <w:rPr>
          <w:lang w:val="sv-SE"/>
        </w:rPr>
        <w:t xml:space="preserve"> muncul </w:t>
      </w:r>
      <w:r w:rsidR="00D62E19" w:rsidRPr="00D62E19">
        <w:rPr>
          <w:i/>
          <w:iCs/>
          <w:lang w:val="sv-SE"/>
        </w:rPr>
        <w:t>link website</w:t>
      </w:r>
      <w:r w:rsidR="00D62E19">
        <w:rPr>
          <w:lang w:val="sv-SE"/>
        </w:rPr>
        <w:t xml:space="preserve"> yang  dapat </w:t>
      </w:r>
      <w:r w:rsidRPr="00597191">
        <w:rPr>
          <w:lang w:val="sv-SE"/>
        </w:rPr>
        <w:t xml:space="preserve">masuk dalam </w:t>
      </w:r>
      <w:r w:rsidRPr="00D62E19">
        <w:rPr>
          <w:i/>
          <w:iCs/>
          <w:lang w:val="sv-SE"/>
        </w:rPr>
        <w:t>website</w:t>
      </w:r>
      <w:r w:rsidRPr="00597191">
        <w:rPr>
          <w:lang w:val="sv-SE"/>
        </w:rPr>
        <w:t xml:space="preserve"> LPPT MTA</w:t>
      </w:r>
      <w:r w:rsidR="00D62E19">
        <w:rPr>
          <w:lang w:val="sv-SE"/>
        </w:rPr>
        <w:t xml:space="preserve">, </w:t>
      </w:r>
      <w:r w:rsidRPr="00597191">
        <w:rPr>
          <w:lang w:val="sv-SE"/>
        </w:rPr>
        <w:t xml:space="preserve">di halaman informasi tentang sertifikat tahsin memuat data diri dan nilai </w:t>
      </w:r>
      <w:r w:rsidRPr="00D62E19">
        <w:rPr>
          <w:i/>
          <w:iCs/>
          <w:lang w:val="sv-SE"/>
        </w:rPr>
        <w:t>user</w:t>
      </w:r>
      <w:r w:rsidRPr="00597191">
        <w:rPr>
          <w:lang w:val="sv-SE"/>
        </w:rPr>
        <w:t xml:space="preserve"> tersebut. Admin LPPT MTA  memegang sepenuhnya hak akses dari </w:t>
      </w:r>
      <w:r w:rsidRPr="00D62E19">
        <w:rPr>
          <w:i/>
          <w:iCs/>
          <w:lang w:val="sv-SE"/>
        </w:rPr>
        <w:t>website</w:t>
      </w:r>
      <w:r w:rsidRPr="00597191">
        <w:rPr>
          <w:lang w:val="sv-SE"/>
        </w:rPr>
        <w:t xml:space="preserve"> tersebut.</w:t>
      </w:r>
      <w:r w:rsidR="00D62E19">
        <w:rPr>
          <w:lang w:val="sv-SE"/>
        </w:rPr>
        <w:t xml:space="preserve"> </w:t>
      </w:r>
      <w:r w:rsidRPr="00597191">
        <w:rPr>
          <w:lang w:val="sv-SE"/>
        </w:rPr>
        <w:t xml:space="preserve">Mengenai hak akses, dan </w:t>
      </w:r>
      <w:r w:rsidRPr="00D62E19">
        <w:rPr>
          <w:i/>
          <w:iCs/>
          <w:lang w:val="sv-SE"/>
        </w:rPr>
        <w:t>usecase</w:t>
      </w:r>
      <w:r w:rsidRPr="00597191">
        <w:rPr>
          <w:lang w:val="sv-SE"/>
        </w:rPr>
        <w:t xml:space="preserve"> terdapat pada diagram user dan admin pada gambar 3.</w:t>
      </w:r>
    </w:p>
    <w:p w14:paraId="6A23F630" w14:textId="12E2132F" w:rsidR="00685273" w:rsidRDefault="00597191" w:rsidP="0031683D">
      <w:pPr>
        <w:pStyle w:val="BodyText"/>
        <w:jc w:val="center"/>
        <w:rPr>
          <w:lang w:val="sv-SE"/>
        </w:rPr>
      </w:pPr>
      <w:r>
        <w:rPr>
          <w:noProof/>
          <w:lang w:val="sv-SE"/>
        </w:rPr>
        <w:drawing>
          <wp:inline distT="0" distB="0" distL="0" distR="0" wp14:anchorId="75FC1B2B" wp14:editId="63AB3821">
            <wp:extent cx="2964815" cy="3141345"/>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4815" cy="3141345"/>
                    </a:xfrm>
                    <a:prstGeom prst="rect">
                      <a:avLst/>
                    </a:prstGeom>
                    <a:noFill/>
                  </pic:spPr>
                </pic:pic>
              </a:graphicData>
            </a:graphic>
          </wp:inline>
        </w:drawing>
      </w:r>
    </w:p>
    <w:p w14:paraId="0B6007C3" w14:textId="1D2F207B" w:rsidR="00685273" w:rsidRDefault="00685273" w:rsidP="00685273">
      <w:pPr>
        <w:pStyle w:val="BodyText"/>
        <w:jc w:val="center"/>
        <w:rPr>
          <w:i/>
          <w:iCs/>
          <w:lang w:val="sv-SE"/>
        </w:rPr>
      </w:pPr>
      <w:bookmarkStart w:id="4" w:name="_Hlk63007792"/>
      <w:r>
        <w:rPr>
          <w:lang w:val="sv-SE"/>
        </w:rPr>
        <w:t xml:space="preserve">Gambar 3. Diagram </w:t>
      </w:r>
      <w:r w:rsidRPr="00685273">
        <w:rPr>
          <w:i/>
          <w:iCs/>
          <w:lang w:val="sv-SE"/>
        </w:rPr>
        <w:t>Usecase</w:t>
      </w:r>
    </w:p>
    <w:p w14:paraId="56EB8973" w14:textId="726A27DB" w:rsidR="009A7E77" w:rsidRDefault="00D62E19" w:rsidP="009A7E77">
      <w:pPr>
        <w:pStyle w:val="BodyText"/>
        <w:ind w:firstLine="0"/>
        <w:rPr>
          <w:lang w:val="sv-SE"/>
        </w:rPr>
      </w:pPr>
      <w:bookmarkStart w:id="5" w:name="_Hlk63007810"/>
      <w:bookmarkEnd w:id="4"/>
      <w:r>
        <w:rPr>
          <w:lang w:val="sv-SE"/>
        </w:rPr>
        <w:tab/>
      </w:r>
      <w:r w:rsidR="009A7E77" w:rsidRPr="009A7E77">
        <w:rPr>
          <w:lang w:val="sv-SE"/>
        </w:rPr>
        <w:t xml:space="preserve">Hak akses penuh pada sistem ini dipegang oleh </w:t>
      </w:r>
      <w:r w:rsidR="009A7E77" w:rsidRPr="00D35EE9">
        <w:rPr>
          <w:i/>
          <w:iCs/>
          <w:lang w:val="sv-SE"/>
        </w:rPr>
        <w:t>admin</w:t>
      </w:r>
      <w:r w:rsidR="009A7E77" w:rsidRPr="009A7E77">
        <w:rPr>
          <w:lang w:val="sv-SE"/>
        </w:rPr>
        <w:t xml:space="preserve"> yang dapat memperoleh akses diantaranya: </w:t>
      </w:r>
      <w:r w:rsidR="009A7E77" w:rsidRPr="009C02A8">
        <w:rPr>
          <w:i/>
          <w:iCs/>
          <w:lang w:val="sv-SE"/>
        </w:rPr>
        <w:t>login</w:t>
      </w:r>
      <w:r w:rsidR="009A7E77" w:rsidRPr="009A7E77">
        <w:rPr>
          <w:lang w:val="sv-SE"/>
        </w:rPr>
        <w:t xml:space="preserve">,  </w:t>
      </w:r>
      <w:r w:rsidR="009A7E77" w:rsidRPr="00D35EE9">
        <w:rPr>
          <w:i/>
          <w:iCs/>
          <w:lang w:val="sv-SE"/>
        </w:rPr>
        <w:t>input</w:t>
      </w:r>
      <w:r w:rsidR="009A7E77" w:rsidRPr="009A7E77">
        <w:rPr>
          <w:lang w:val="sv-SE"/>
        </w:rPr>
        <w:t xml:space="preserve"> data, </w:t>
      </w:r>
      <w:r w:rsidR="009A7E77" w:rsidRPr="00D35EE9">
        <w:rPr>
          <w:i/>
          <w:iCs/>
          <w:lang w:val="sv-SE"/>
        </w:rPr>
        <w:t>input</w:t>
      </w:r>
      <w:r w:rsidR="009A7E77" w:rsidRPr="009A7E77">
        <w:rPr>
          <w:lang w:val="sv-SE"/>
        </w:rPr>
        <w:t xml:space="preserve"> nilai, </w:t>
      </w:r>
      <w:r w:rsidR="009A7E77" w:rsidRPr="00D35EE9">
        <w:rPr>
          <w:i/>
          <w:iCs/>
          <w:lang w:val="sv-SE"/>
        </w:rPr>
        <w:t>update</w:t>
      </w:r>
      <w:r w:rsidR="009A7E77" w:rsidRPr="009A7E77">
        <w:rPr>
          <w:lang w:val="sv-SE"/>
        </w:rPr>
        <w:t xml:space="preserve"> data, </w:t>
      </w:r>
      <w:r w:rsidR="009A7E77" w:rsidRPr="00D35EE9">
        <w:rPr>
          <w:i/>
          <w:iCs/>
          <w:lang w:val="sv-SE"/>
        </w:rPr>
        <w:t>update</w:t>
      </w:r>
      <w:r w:rsidR="009A7E77" w:rsidRPr="009A7E77">
        <w:rPr>
          <w:lang w:val="sv-SE"/>
        </w:rPr>
        <w:t xml:space="preserve"> nilai, </w:t>
      </w:r>
      <w:r w:rsidR="009A7E77" w:rsidRPr="00D35EE9">
        <w:rPr>
          <w:i/>
          <w:iCs/>
          <w:lang w:val="sv-SE"/>
        </w:rPr>
        <w:t>delete</w:t>
      </w:r>
      <w:r w:rsidR="009A7E77" w:rsidRPr="009A7E77">
        <w:rPr>
          <w:lang w:val="sv-SE"/>
        </w:rPr>
        <w:t xml:space="preserve"> data, membuat </w:t>
      </w:r>
      <w:r w:rsidR="009A7E77" w:rsidRPr="00D35EE9">
        <w:rPr>
          <w:i/>
          <w:iCs/>
          <w:lang w:val="sv-SE"/>
        </w:rPr>
        <w:t>QR Code</w:t>
      </w:r>
      <w:r w:rsidR="009A7E77" w:rsidRPr="009A7E77">
        <w:rPr>
          <w:lang w:val="sv-SE"/>
        </w:rPr>
        <w:t xml:space="preserve">, scan </w:t>
      </w:r>
      <w:r w:rsidR="009A7E77" w:rsidRPr="00D35EE9">
        <w:rPr>
          <w:i/>
          <w:iCs/>
          <w:lang w:val="sv-SE"/>
        </w:rPr>
        <w:t>QR Code</w:t>
      </w:r>
      <w:r w:rsidR="009A7E77" w:rsidRPr="009A7E77">
        <w:rPr>
          <w:lang w:val="sv-SE"/>
        </w:rPr>
        <w:t xml:space="preserve">, Cetak sertifikat, cari data, </w:t>
      </w:r>
      <w:r w:rsidR="009A7E77" w:rsidRPr="00D35EE9">
        <w:rPr>
          <w:i/>
          <w:iCs/>
          <w:lang w:val="sv-SE"/>
        </w:rPr>
        <w:t>import</w:t>
      </w:r>
      <w:r w:rsidR="009A7E77" w:rsidRPr="009A7E77">
        <w:rPr>
          <w:lang w:val="sv-SE"/>
        </w:rPr>
        <w:t xml:space="preserve"> data diri, </w:t>
      </w:r>
      <w:r w:rsidR="009A7E77" w:rsidRPr="00D35EE9">
        <w:rPr>
          <w:i/>
          <w:iCs/>
          <w:lang w:val="sv-SE"/>
        </w:rPr>
        <w:t>import</w:t>
      </w:r>
      <w:r w:rsidR="009A7E77" w:rsidRPr="009A7E77">
        <w:rPr>
          <w:lang w:val="sv-SE"/>
        </w:rPr>
        <w:t xml:space="preserve"> nilai dan </w:t>
      </w:r>
      <w:r w:rsidR="009A7E77" w:rsidRPr="00D35EE9">
        <w:rPr>
          <w:i/>
          <w:iCs/>
          <w:lang w:val="sv-SE"/>
        </w:rPr>
        <w:t>view</w:t>
      </w:r>
      <w:r w:rsidR="009A7E77" w:rsidRPr="009A7E77">
        <w:rPr>
          <w:lang w:val="sv-SE"/>
        </w:rPr>
        <w:t xml:space="preserve"> data. Sementara </w:t>
      </w:r>
      <w:r w:rsidR="009A7E77" w:rsidRPr="00D35EE9">
        <w:rPr>
          <w:i/>
          <w:iCs/>
          <w:lang w:val="sv-SE"/>
        </w:rPr>
        <w:t>user</w:t>
      </w:r>
      <w:r w:rsidR="009A7E77" w:rsidRPr="009A7E77">
        <w:rPr>
          <w:lang w:val="sv-SE"/>
        </w:rPr>
        <w:t xml:space="preserve"> memiliki hak akses yaitu melihat </w:t>
      </w:r>
      <w:r w:rsidR="009A7E77" w:rsidRPr="00D35EE9">
        <w:rPr>
          <w:i/>
          <w:iCs/>
          <w:lang w:val="sv-SE"/>
        </w:rPr>
        <w:t>view</w:t>
      </w:r>
      <w:r w:rsidR="009A7E77" w:rsidRPr="009A7E77">
        <w:rPr>
          <w:lang w:val="sv-SE"/>
        </w:rPr>
        <w:t xml:space="preserve"> data, dan scan </w:t>
      </w:r>
      <w:r w:rsidR="00D35EE9" w:rsidRPr="00D35EE9">
        <w:rPr>
          <w:i/>
          <w:iCs/>
          <w:lang w:val="sv-SE"/>
        </w:rPr>
        <w:t>QR Code</w:t>
      </w:r>
      <w:r w:rsidR="009A7E77" w:rsidRPr="009A7E77">
        <w:rPr>
          <w:lang w:val="sv-SE"/>
        </w:rPr>
        <w:t xml:space="preserve">. Rancangan </w:t>
      </w:r>
      <w:r w:rsidR="009A7E77" w:rsidRPr="00D62E19">
        <w:rPr>
          <w:i/>
          <w:iCs/>
          <w:lang w:val="sv-SE"/>
        </w:rPr>
        <w:t>basis data</w:t>
      </w:r>
      <w:r w:rsidR="009A7E77" w:rsidRPr="009A7E77">
        <w:rPr>
          <w:lang w:val="sv-SE"/>
        </w:rPr>
        <w:t xml:space="preserve"> dapat dilihat pada gambar 4.</w:t>
      </w:r>
      <w:bookmarkEnd w:id="5"/>
    </w:p>
    <w:p w14:paraId="182BB5BB" w14:textId="4B6C912E" w:rsidR="00597191" w:rsidRDefault="00597191" w:rsidP="009A7E77">
      <w:pPr>
        <w:pStyle w:val="BodyText"/>
        <w:ind w:firstLine="0"/>
        <w:rPr>
          <w:lang w:val="sv-SE"/>
        </w:rPr>
      </w:pPr>
    </w:p>
    <w:p w14:paraId="1F0A7B23" w14:textId="049FA79C" w:rsidR="00597191" w:rsidRDefault="00597191" w:rsidP="009A7E77">
      <w:pPr>
        <w:pStyle w:val="BodyText"/>
        <w:ind w:firstLine="0"/>
        <w:rPr>
          <w:lang w:val="sv-SE"/>
        </w:rPr>
      </w:pPr>
    </w:p>
    <w:p w14:paraId="7BEDB481" w14:textId="7F252A8C" w:rsidR="00597191" w:rsidRDefault="00597191" w:rsidP="009A7E77">
      <w:pPr>
        <w:pStyle w:val="BodyText"/>
        <w:ind w:firstLine="0"/>
        <w:rPr>
          <w:lang w:val="sv-SE"/>
        </w:rPr>
      </w:pPr>
    </w:p>
    <w:p w14:paraId="4FDE3053" w14:textId="57021455" w:rsidR="00597191" w:rsidRDefault="00597191" w:rsidP="009A7E77">
      <w:pPr>
        <w:pStyle w:val="BodyText"/>
        <w:ind w:firstLine="0"/>
        <w:rPr>
          <w:lang w:val="sv-SE"/>
        </w:rPr>
      </w:pPr>
    </w:p>
    <w:p w14:paraId="05D2E43D" w14:textId="36AF0AF2" w:rsidR="00597191" w:rsidRDefault="00597191" w:rsidP="009A7E77">
      <w:pPr>
        <w:pStyle w:val="BodyText"/>
        <w:ind w:firstLine="0"/>
        <w:rPr>
          <w:lang w:val="sv-SE"/>
        </w:rPr>
      </w:pPr>
    </w:p>
    <w:p w14:paraId="7443BEC7" w14:textId="76848F9A" w:rsidR="00597191" w:rsidRDefault="00597191" w:rsidP="009A7E77">
      <w:pPr>
        <w:pStyle w:val="BodyText"/>
        <w:ind w:firstLine="0"/>
        <w:rPr>
          <w:lang w:val="sv-SE"/>
        </w:rPr>
      </w:pPr>
    </w:p>
    <w:p w14:paraId="5685FC5B" w14:textId="3FD7C148" w:rsidR="00597191" w:rsidRDefault="0031683D" w:rsidP="009A7E77">
      <w:pPr>
        <w:pStyle w:val="BodyText"/>
        <w:ind w:firstLine="0"/>
        <w:rPr>
          <w:lang w:val="sv-SE"/>
        </w:rPr>
      </w:pPr>
      <w:r>
        <w:rPr>
          <w:noProof/>
          <w:lang w:val="sv-SE"/>
        </w:rPr>
        <w:drawing>
          <wp:inline distT="0" distB="0" distL="0" distR="0" wp14:anchorId="531EAE30" wp14:editId="0C425E12">
            <wp:extent cx="3092450" cy="222123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2450" cy="2221230"/>
                    </a:xfrm>
                    <a:prstGeom prst="rect">
                      <a:avLst/>
                    </a:prstGeom>
                    <a:noFill/>
                  </pic:spPr>
                </pic:pic>
              </a:graphicData>
            </a:graphic>
          </wp:inline>
        </w:drawing>
      </w:r>
    </w:p>
    <w:p w14:paraId="6B11A5CB" w14:textId="3A3A284B" w:rsidR="009A7E77" w:rsidRDefault="009A7E77" w:rsidP="009A7E77">
      <w:pPr>
        <w:pStyle w:val="BodyText"/>
        <w:ind w:firstLine="0"/>
        <w:jc w:val="center"/>
        <w:rPr>
          <w:lang w:val="sv-SE"/>
        </w:rPr>
      </w:pPr>
      <w:bookmarkStart w:id="6" w:name="_Hlk63007871"/>
      <w:r>
        <w:rPr>
          <w:lang w:val="sv-SE"/>
        </w:rPr>
        <w:t xml:space="preserve">Gambar 4. Rancangan </w:t>
      </w:r>
      <w:r w:rsidRPr="00D62E19">
        <w:rPr>
          <w:i/>
          <w:iCs/>
          <w:lang w:val="sv-SE"/>
        </w:rPr>
        <w:t>Basisdata</w:t>
      </w:r>
    </w:p>
    <w:p w14:paraId="47AE86BF" w14:textId="2B312757" w:rsidR="009A7E77" w:rsidRPr="009778DD" w:rsidRDefault="00E27E5D" w:rsidP="009778DD">
      <w:pPr>
        <w:pStyle w:val="Heading2"/>
      </w:pPr>
      <w:bookmarkStart w:id="7" w:name="_Hlk63007881"/>
      <w:bookmarkEnd w:id="6"/>
      <w:r>
        <w:rPr>
          <w:lang w:val="sv-SE"/>
        </w:rPr>
        <w:t xml:space="preserve"> </w:t>
      </w:r>
      <w:r w:rsidR="00386072" w:rsidRPr="009778DD">
        <w:rPr>
          <w:rStyle w:val="Heading2Char"/>
          <w:i/>
          <w:iCs/>
        </w:rPr>
        <w:t>Aktifitas Diagram Sistem</w:t>
      </w:r>
    </w:p>
    <w:p w14:paraId="6D7B517B" w14:textId="17BEEEAD" w:rsidR="009A7E77" w:rsidRDefault="00D62E19" w:rsidP="009A7E77">
      <w:pPr>
        <w:pStyle w:val="BodyText"/>
        <w:ind w:firstLine="0"/>
        <w:rPr>
          <w:lang w:val="sv-SE"/>
        </w:rPr>
      </w:pPr>
      <w:bookmarkStart w:id="8" w:name="_Hlk63007941"/>
      <w:bookmarkEnd w:id="7"/>
      <w:r>
        <w:rPr>
          <w:lang w:val="sv-SE"/>
        </w:rPr>
        <w:tab/>
      </w:r>
      <w:r w:rsidR="009A7E77" w:rsidRPr="009A7E77">
        <w:rPr>
          <w:lang w:val="sv-SE"/>
        </w:rPr>
        <w:t xml:space="preserve">Menjelaskan gambaran kejadian yang ada pada sistem ketika </w:t>
      </w:r>
      <w:r w:rsidR="009A7E77" w:rsidRPr="009C02A8">
        <w:rPr>
          <w:i/>
          <w:iCs/>
          <w:lang w:val="sv-SE"/>
        </w:rPr>
        <w:t>admin</w:t>
      </w:r>
      <w:r w:rsidR="009A7E77" w:rsidRPr="009A7E77">
        <w:rPr>
          <w:lang w:val="sv-SE"/>
        </w:rPr>
        <w:t xml:space="preserve"> dan </w:t>
      </w:r>
      <w:r w:rsidR="009A7E77" w:rsidRPr="009C02A8">
        <w:rPr>
          <w:i/>
          <w:iCs/>
          <w:lang w:val="sv-SE"/>
        </w:rPr>
        <w:t>user</w:t>
      </w:r>
      <w:r w:rsidR="009A7E77" w:rsidRPr="009A7E77">
        <w:rPr>
          <w:lang w:val="sv-SE"/>
        </w:rPr>
        <w:t xml:space="preserve"> masuk ke sistem atau mengakses sistem. Gambar a</w:t>
      </w:r>
      <w:r w:rsidR="00386072">
        <w:rPr>
          <w:lang w:val="sv-SE"/>
        </w:rPr>
        <w:t>ktifitas</w:t>
      </w:r>
      <w:r w:rsidR="009A7E77" w:rsidRPr="009A7E77">
        <w:rPr>
          <w:lang w:val="sv-SE"/>
        </w:rPr>
        <w:t xml:space="preserve"> diagram sistem yang dibuat dapat dilihat pada Gambar 5.</w:t>
      </w:r>
      <w:bookmarkEnd w:id="8"/>
    </w:p>
    <w:p w14:paraId="0ACD7BD8" w14:textId="53CDD1D5" w:rsidR="009A7E77" w:rsidRDefault="00E20B66" w:rsidP="009A7E77">
      <w:pPr>
        <w:pStyle w:val="BodyText"/>
        <w:ind w:firstLine="0"/>
        <w:rPr>
          <w:lang w:val="sv-SE"/>
        </w:rPr>
      </w:pPr>
      <w:r>
        <w:rPr>
          <w:noProof/>
          <w:lang w:val="sv-SE"/>
        </w:rPr>
        <w:drawing>
          <wp:inline distT="0" distB="0" distL="0" distR="0" wp14:anchorId="19F7BDAF" wp14:editId="48DFD73F">
            <wp:extent cx="3241964" cy="2228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3243999" cy="2230249"/>
                    </a:xfrm>
                    <a:prstGeom prst="rect">
                      <a:avLst/>
                    </a:prstGeom>
                  </pic:spPr>
                </pic:pic>
              </a:graphicData>
            </a:graphic>
          </wp:inline>
        </w:drawing>
      </w:r>
    </w:p>
    <w:p w14:paraId="226EE97D" w14:textId="77777777" w:rsidR="00E27E5D" w:rsidRPr="00942EA3" w:rsidRDefault="00E27E5D" w:rsidP="00E27E5D">
      <w:pPr>
        <w:spacing w:line="360" w:lineRule="auto"/>
        <w:jc w:val="center"/>
        <w:rPr>
          <w:lang w:val="id-ID"/>
        </w:rPr>
      </w:pPr>
      <w:bookmarkStart w:id="9" w:name="_Hlk63007981"/>
      <w:r>
        <w:rPr>
          <w:szCs w:val="24"/>
        </w:rPr>
        <w:t xml:space="preserve">Gambar </w:t>
      </w:r>
      <w:r>
        <w:rPr>
          <w:szCs w:val="24"/>
          <w:lang w:val="id-ID"/>
        </w:rPr>
        <w:t>5</w:t>
      </w:r>
      <w:r>
        <w:rPr>
          <w:szCs w:val="24"/>
        </w:rPr>
        <w:t xml:space="preserve">. </w:t>
      </w:r>
      <w:r w:rsidRPr="00175BF2">
        <w:rPr>
          <w:i/>
          <w:szCs w:val="24"/>
        </w:rPr>
        <w:t>Activity Diagram</w:t>
      </w:r>
    </w:p>
    <w:p w14:paraId="21B05944" w14:textId="1F194915" w:rsidR="009A7E77" w:rsidRDefault="00E27E5D" w:rsidP="00435394">
      <w:pPr>
        <w:pStyle w:val="Heading2"/>
        <w:rPr>
          <w:lang w:val="sv-SE"/>
        </w:rPr>
      </w:pPr>
      <w:bookmarkStart w:id="10" w:name="_Hlk63008000"/>
      <w:bookmarkEnd w:id="9"/>
      <w:r w:rsidRPr="00E27E5D">
        <w:rPr>
          <w:lang w:val="sv-SE"/>
        </w:rPr>
        <w:t>Perancangan Tampilan Aplikasi</w:t>
      </w:r>
      <w:bookmarkEnd w:id="10"/>
    </w:p>
    <w:p w14:paraId="7CCABBAE" w14:textId="46E88140" w:rsidR="00E27E5D" w:rsidRPr="00E27E5D" w:rsidRDefault="00E27E5D" w:rsidP="00E27E5D">
      <w:pPr>
        <w:pStyle w:val="BodyText"/>
        <w:rPr>
          <w:lang w:val="sv-SE"/>
        </w:rPr>
      </w:pPr>
      <w:bookmarkStart w:id="11" w:name="_Hlk63012354"/>
      <w:r w:rsidRPr="00E27E5D">
        <w:rPr>
          <w:lang w:val="sv-SE"/>
        </w:rPr>
        <w:t xml:space="preserve">Pada bagian ini penulis membuar rancangan </w:t>
      </w:r>
      <w:r w:rsidR="00386072" w:rsidRPr="00386072">
        <w:rPr>
          <w:i/>
          <w:iCs/>
          <w:lang w:val="sv-SE"/>
        </w:rPr>
        <w:t>u</w:t>
      </w:r>
      <w:r w:rsidRPr="00386072">
        <w:rPr>
          <w:i/>
          <w:iCs/>
          <w:lang w:val="sv-SE"/>
        </w:rPr>
        <w:t xml:space="preserve">ser </w:t>
      </w:r>
      <w:r w:rsidR="00386072" w:rsidRPr="00386072">
        <w:rPr>
          <w:i/>
          <w:iCs/>
          <w:lang w:val="sv-SE"/>
        </w:rPr>
        <w:t>i</w:t>
      </w:r>
      <w:r w:rsidRPr="00386072">
        <w:rPr>
          <w:i/>
          <w:iCs/>
          <w:lang w:val="sv-SE"/>
        </w:rPr>
        <w:t>nterface</w:t>
      </w:r>
      <w:r w:rsidRPr="00E27E5D">
        <w:rPr>
          <w:lang w:val="sv-SE"/>
        </w:rPr>
        <w:t xml:space="preserve"> (UI) untuk pedoman dalam desain awal tampilan aplikasi yang digunakan sebagai acuan agar </w:t>
      </w:r>
      <w:r w:rsidRPr="00386072">
        <w:rPr>
          <w:i/>
          <w:iCs/>
          <w:lang w:val="sv-SE"/>
        </w:rPr>
        <w:t>user interface</w:t>
      </w:r>
      <w:r w:rsidRPr="00E27E5D">
        <w:rPr>
          <w:lang w:val="sv-SE"/>
        </w:rPr>
        <w:t xml:space="preserve"> dapat digunakan dengan mudah dan dapat dipahami. Sistem aplikasi ini memuat beberapa tampilan seperti halaman </w:t>
      </w:r>
      <w:r w:rsidRPr="00386072">
        <w:rPr>
          <w:i/>
          <w:iCs/>
          <w:lang w:val="sv-SE"/>
        </w:rPr>
        <w:t>login</w:t>
      </w:r>
      <w:r w:rsidRPr="00E27E5D">
        <w:rPr>
          <w:lang w:val="sv-SE"/>
        </w:rPr>
        <w:t xml:space="preserve">, halaman </w:t>
      </w:r>
      <w:r w:rsidRPr="00386072">
        <w:rPr>
          <w:i/>
          <w:iCs/>
          <w:lang w:val="sv-SE"/>
        </w:rPr>
        <w:t>admin</w:t>
      </w:r>
      <w:r w:rsidRPr="00E27E5D">
        <w:rPr>
          <w:lang w:val="sv-SE"/>
        </w:rPr>
        <w:t xml:space="preserve">, dan halaman </w:t>
      </w:r>
      <w:r w:rsidRPr="00386072">
        <w:rPr>
          <w:i/>
          <w:iCs/>
          <w:lang w:val="sv-SE"/>
        </w:rPr>
        <w:t>user</w:t>
      </w:r>
      <w:r w:rsidRPr="00E27E5D">
        <w:rPr>
          <w:lang w:val="sv-SE"/>
        </w:rPr>
        <w:t xml:space="preserve"> versi </w:t>
      </w:r>
      <w:r w:rsidRPr="00386072">
        <w:rPr>
          <w:i/>
          <w:iCs/>
          <w:lang w:val="sv-SE"/>
        </w:rPr>
        <w:t>web smartphone</w:t>
      </w:r>
      <w:r w:rsidRPr="00E27E5D">
        <w:rPr>
          <w:lang w:val="sv-SE"/>
        </w:rPr>
        <w:t>.</w:t>
      </w:r>
    </w:p>
    <w:p w14:paraId="28157975" w14:textId="0E53260D" w:rsidR="00E27E5D" w:rsidRDefault="00E27E5D" w:rsidP="00E27E5D">
      <w:pPr>
        <w:pStyle w:val="BodyText"/>
        <w:ind w:firstLine="0"/>
        <w:rPr>
          <w:lang w:val="sv-SE"/>
        </w:rPr>
      </w:pPr>
      <w:r w:rsidRPr="00E27E5D">
        <w:rPr>
          <w:lang w:val="sv-SE"/>
        </w:rPr>
        <w:tab/>
        <w:t xml:space="preserve">Halaman </w:t>
      </w:r>
      <w:r w:rsidRPr="0031683D">
        <w:rPr>
          <w:i/>
          <w:iCs/>
          <w:lang w:val="sv-SE"/>
        </w:rPr>
        <w:t>login</w:t>
      </w:r>
      <w:r w:rsidRPr="00E27E5D">
        <w:rPr>
          <w:lang w:val="sv-SE"/>
        </w:rPr>
        <w:t xml:space="preserve"> akan menampilkan sebuah </w:t>
      </w:r>
      <w:r w:rsidRPr="0031683D">
        <w:rPr>
          <w:i/>
          <w:iCs/>
          <w:lang w:val="sv-SE"/>
        </w:rPr>
        <w:t>form login</w:t>
      </w:r>
      <w:r w:rsidRPr="00E27E5D">
        <w:rPr>
          <w:lang w:val="sv-SE"/>
        </w:rPr>
        <w:t xml:space="preserve"> yang digunakan dan diakses oleh </w:t>
      </w:r>
      <w:r w:rsidRPr="0031683D">
        <w:rPr>
          <w:i/>
          <w:iCs/>
          <w:lang w:val="sv-SE"/>
        </w:rPr>
        <w:t>admin</w:t>
      </w:r>
      <w:r w:rsidRPr="00E27E5D">
        <w:rPr>
          <w:lang w:val="sv-SE"/>
        </w:rPr>
        <w:t xml:space="preserve"> LPPT MTA. Desain rancangan halaman login dapat dilihat di gambar 6.</w:t>
      </w:r>
    </w:p>
    <w:bookmarkEnd w:id="11"/>
    <w:p w14:paraId="515F7439" w14:textId="26E7673D" w:rsidR="00E27E5D" w:rsidRDefault="0031683D" w:rsidP="00E27E5D">
      <w:pPr>
        <w:pStyle w:val="BodyText"/>
        <w:ind w:firstLine="0"/>
        <w:rPr>
          <w:lang w:val="sv-SE"/>
        </w:rPr>
      </w:pPr>
      <w:r>
        <w:rPr>
          <w:noProof/>
          <w:lang w:val="id-ID" w:eastAsia="id-ID"/>
        </w:rPr>
        <w:lastRenderedPageBreak/>
        <mc:AlternateContent>
          <mc:Choice Requires="wpg">
            <w:drawing>
              <wp:inline distT="0" distB="0" distL="0" distR="0" wp14:anchorId="70ACDF3B" wp14:editId="7F5EB02E">
                <wp:extent cx="2546350" cy="1095375"/>
                <wp:effectExtent l="0" t="0" r="25400" b="28575"/>
                <wp:docPr id="1580" name="Group 15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6350" cy="1095375"/>
                          <a:chOff x="2475" y="5340"/>
                          <a:chExt cx="5805" cy="2295"/>
                        </a:xfrm>
                      </wpg:grpSpPr>
                      <wps:wsp>
                        <wps:cNvPr id="1582" name="AutoShape 201"/>
                        <wps:cNvSpPr>
                          <a:spLocks noChangeArrowheads="1"/>
                        </wps:cNvSpPr>
                        <wps:spPr bwMode="auto">
                          <a:xfrm>
                            <a:off x="2475" y="5340"/>
                            <a:ext cx="5805" cy="229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84" name="Rectangle 202"/>
                        <wps:cNvSpPr>
                          <a:spLocks noChangeArrowheads="1"/>
                        </wps:cNvSpPr>
                        <wps:spPr bwMode="auto">
                          <a:xfrm>
                            <a:off x="2760" y="5435"/>
                            <a:ext cx="5070" cy="445"/>
                          </a:xfrm>
                          <a:prstGeom prst="rect">
                            <a:avLst/>
                          </a:prstGeom>
                          <a:solidFill>
                            <a:srgbClr val="FFFFFF"/>
                          </a:solidFill>
                          <a:ln w="9525">
                            <a:solidFill>
                              <a:srgbClr val="FFFFFF"/>
                            </a:solidFill>
                            <a:miter lim="800000"/>
                            <a:headEnd/>
                            <a:tailEnd/>
                          </a:ln>
                        </wps:spPr>
                        <wps:txbx>
                          <w:txbxContent>
                            <w:p w14:paraId="6E985C74" w14:textId="77777777" w:rsidR="00E27E5D" w:rsidRPr="0031683D" w:rsidRDefault="00E27E5D" w:rsidP="00E27E5D">
                              <w:pPr>
                                <w:jc w:val="center"/>
                                <w:rPr>
                                  <w:i/>
                                  <w:sz w:val="16"/>
                                  <w:szCs w:val="16"/>
                                </w:rPr>
                              </w:pPr>
                              <w:r w:rsidRPr="0031683D">
                                <w:rPr>
                                  <w:i/>
                                  <w:sz w:val="16"/>
                                  <w:szCs w:val="16"/>
                                </w:rPr>
                                <w:t>ADMIN LOGIN</w:t>
                              </w:r>
                            </w:p>
                          </w:txbxContent>
                        </wps:txbx>
                        <wps:bodyPr rot="0" vert="horz" wrap="square" lIns="91440" tIns="45720" rIns="91440" bIns="45720" anchor="t" anchorCtr="0" upright="1">
                          <a:noAutofit/>
                        </wps:bodyPr>
                      </wps:wsp>
                      <pic:pic xmlns:pic="http://schemas.openxmlformats.org/drawingml/2006/picture">
                        <pic:nvPicPr>
                          <pic:cNvPr id="1585" name="Picture 203" descr="D:\TUGAS AKHIR\gambar\index.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925" y="5985"/>
                            <a:ext cx="375"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86" name="Picture 204" descr="D:\TUGAS AKHIR\gambar\pas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925" y="6435"/>
                            <a:ext cx="375"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87" name="AutoShape 205"/>
                        <wps:cNvSpPr>
                          <a:spLocks noChangeArrowheads="1"/>
                        </wps:cNvSpPr>
                        <wps:spPr bwMode="auto">
                          <a:xfrm>
                            <a:off x="3450" y="6435"/>
                            <a:ext cx="3825" cy="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88" name="AutoShape 206"/>
                        <wps:cNvSpPr>
                          <a:spLocks noChangeArrowheads="1"/>
                        </wps:cNvSpPr>
                        <wps:spPr bwMode="auto">
                          <a:xfrm>
                            <a:off x="3450" y="5985"/>
                            <a:ext cx="3825" cy="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89" name="Rectangle 207"/>
                        <wps:cNvSpPr>
                          <a:spLocks noChangeArrowheads="1"/>
                        </wps:cNvSpPr>
                        <wps:spPr bwMode="auto">
                          <a:xfrm>
                            <a:off x="4740" y="7005"/>
                            <a:ext cx="1480" cy="510"/>
                          </a:xfrm>
                          <a:prstGeom prst="rect">
                            <a:avLst/>
                          </a:prstGeom>
                          <a:solidFill>
                            <a:srgbClr val="FFFFFF"/>
                          </a:solidFill>
                          <a:ln w="9525">
                            <a:solidFill>
                              <a:srgbClr val="000000"/>
                            </a:solidFill>
                            <a:miter lim="800000"/>
                            <a:headEnd/>
                            <a:tailEnd/>
                          </a:ln>
                        </wps:spPr>
                        <wps:txbx>
                          <w:txbxContent>
                            <w:p w14:paraId="661FD037" w14:textId="77777777" w:rsidR="00E27E5D" w:rsidRPr="0031683D" w:rsidRDefault="00E27E5D" w:rsidP="00E27E5D">
                              <w:pPr>
                                <w:jc w:val="center"/>
                                <w:rPr>
                                  <w:i/>
                                  <w:sz w:val="18"/>
                                  <w:szCs w:val="18"/>
                                </w:rPr>
                              </w:pPr>
                              <w:r w:rsidRPr="0031683D">
                                <w:rPr>
                                  <w:i/>
                                  <w:sz w:val="18"/>
                                  <w:szCs w:val="18"/>
                                </w:rPr>
                                <w:t>LOGIN</w:t>
                              </w:r>
                            </w:p>
                          </w:txbxContent>
                        </wps:txbx>
                        <wps:bodyPr rot="0" vert="horz" wrap="square" lIns="91440" tIns="45720" rIns="91440" bIns="45720" anchor="t" anchorCtr="0" upright="1">
                          <a:noAutofit/>
                        </wps:bodyPr>
                      </wps:wsp>
                      <wps:wsp>
                        <wps:cNvPr id="1590" name="AutoShape 208"/>
                        <wps:cNvCnPr>
                          <a:cxnSpLocks noChangeShapeType="1"/>
                        </wps:cNvCnPr>
                        <wps:spPr bwMode="auto">
                          <a:xfrm>
                            <a:off x="2805" y="5880"/>
                            <a:ext cx="532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s:wsp>
                        <wps:cNvPr id="1591" name="AutoShape 209"/>
                        <wps:cNvCnPr>
                          <a:cxnSpLocks noChangeShapeType="1"/>
                        </wps:cNvCnPr>
                        <wps:spPr bwMode="auto">
                          <a:xfrm>
                            <a:off x="2760" y="6885"/>
                            <a:ext cx="532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70ACDF3B" id="Group 1580" o:spid="_x0000_s1026" style="width:200.5pt;height:86.25pt;mso-position-horizontal-relative:char;mso-position-vertical-relative:line" coordorigin="2475,5340" coordsize="5805,229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">
                <v:roundrect id="AutoShape 201" o:spid="_x0000_s1027" style="position:absolute;left:2475;top:5340;width:5805;height:229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"/>
                <v:rect id="Rectangle 202" o:spid="_x0000_s1028" style="position:absolute;left:2760;top:5435;width:5070;height: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" strokecolor="white">
                  <v:textbox>
                    <w:txbxContent>
                      <w:p w14:paraId="6E985C74" w14:textId="77777777" w:rsidR="00E27E5D" w:rsidRPr="0031683D" w:rsidRDefault="00E27E5D" w:rsidP="00E27E5D">
                        <w:pPr>
                          <w:jc w:val="center"/>
                          <w:rPr>
                            <w:i/>
                            <w:sz w:val="16"/>
                            <w:szCs w:val="16"/>
                          </w:rPr>
                        </w:pPr>
                        <w:r w:rsidRPr="0031683D">
                          <w:rPr>
                            <w:i/>
                            <w:sz w:val="16"/>
                            <w:szCs w:val="16"/>
                          </w:rPr>
                          <w:t>ADMIN LOGIN</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 o:spid="_x0000_s1029" type="#_x0000_t75" style="position:absolute;left:2925;top:5985;width:375;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">
                  <v:imagedata r:id="rId18" o:title="index"/>
                </v:shape>
                <v:shape id="Picture 204" o:spid="_x0000_s1030" type="#_x0000_t75" style="position:absolute;left:2925;top:6435;width:375;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">
                  <v:imagedata r:id="rId19" o:title="pass"/>
                </v:shape>
                <v:roundrect id="AutoShape 205" o:spid="_x0000_s1031" style="position:absolute;left:3450;top:6435;width:3825;height:3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"/>
                <v:roundrect id="AutoShape 206" o:spid="_x0000_s1032" style="position:absolute;left:3450;top:5985;width:3825;height:3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"/>
                <v:rect id="Rectangle 207" o:spid="_x0000_s1033" style="position:absolute;left:4740;top:7005;width:148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">
                  <v:textbox>
                    <w:txbxContent>
                      <w:p w14:paraId="661FD037" w14:textId="77777777" w:rsidR="00E27E5D" w:rsidRPr="0031683D" w:rsidRDefault="00E27E5D" w:rsidP="00E27E5D">
                        <w:pPr>
                          <w:jc w:val="center"/>
                          <w:rPr>
                            <w:i/>
                            <w:sz w:val="18"/>
                            <w:szCs w:val="18"/>
                          </w:rPr>
                        </w:pPr>
                        <w:r w:rsidRPr="0031683D">
                          <w:rPr>
                            <w:i/>
                            <w:sz w:val="18"/>
                            <w:szCs w:val="18"/>
                          </w:rPr>
                          <w:t>LOGIN</w:t>
                        </w:r>
                      </w:p>
                    </w:txbxContent>
                  </v:textbox>
                </v:rect>
                <v:shapetype id="_x0000_t32" coordsize="21600,21600" o:spt="32" o:oned="t" path="m,l21600,21600e" filled="f">
                  <v:path arrowok="t" fillok="f" o:connecttype="none"/>
                  <o:lock v:ext="edit" shapetype="t"/>
                </v:shapetype>
                <v:shape id="AutoShape 208" o:spid="_x0000_s1034" type="#_x0000_t32" style="position:absolute;left:2805;top:5880;width:5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"/>
                <v:shape id="AutoShape 209" o:spid="_x0000_s1035" type="#_x0000_t32" style="position:absolute;left:2760;top:6885;width:5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"/>
                <w10:anchorlock/>
              </v:group>
            </w:pict>
          </mc:Fallback>
        </mc:AlternateContent>
      </w:r>
    </w:p>
    <w:p w14:paraId="702DA190" w14:textId="30FABF2A" w:rsidR="009A7E77" w:rsidRDefault="00E27E5D" w:rsidP="00E27E5D">
      <w:pPr>
        <w:pStyle w:val="BodyText"/>
        <w:ind w:firstLine="0"/>
        <w:jc w:val="center"/>
        <w:rPr>
          <w:lang w:val="sv-SE"/>
        </w:rPr>
      </w:pPr>
      <w:bookmarkStart w:id="12" w:name="_Hlk63012449"/>
      <w:r w:rsidRPr="00E27E5D">
        <w:rPr>
          <w:lang w:val="sv-SE"/>
        </w:rPr>
        <w:t>Gambar 6. Desain Halaman Login</w:t>
      </w:r>
    </w:p>
    <w:p w14:paraId="1E847F08" w14:textId="13124AEA" w:rsidR="00E27E5D" w:rsidRDefault="009C02A8" w:rsidP="00E27E5D">
      <w:pPr>
        <w:pStyle w:val="BodyText"/>
        <w:ind w:firstLine="0"/>
        <w:rPr>
          <w:lang w:val="sv-SE"/>
        </w:rPr>
      </w:pPr>
      <w:bookmarkStart w:id="13" w:name="_Hlk63012459"/>
      <w:bookmarkEnd w:id="12"/>
      <w:r>
        <w:rPr>
          <w:lang w:val="sv-SE"/>
        </w:rPr>
        <w:tab/>
      </w:r>
      <w:r w:rsidR="00E27E5D" w:rsidRPr="00E27E5D">
        <w:rPr>
          <w:lang w:val="sv-SE"/>
        </w:rPr>
        <w:t xml:space="preserve">Halaman admin akan menampilkan </w:t>
      </w:r>
      <w:r w:rsidR="00E27E5D" w:rsidRPr="00386072">
        <w:rPr>
          <w:i/>
          <w:iCs/>
          <w:lang w:val="sv-SE"/>
        </w:rPr>
        <w:t>sidebar</w:t>
      </w:r>
      <w:r w:rsidR="00E27E5D" w:rsidRPr="00E27E5D">
        <w:rPr>
          <w:lang w:val="sv-SE"/>
        </w:rPr>
        <w:t xml:space="preserve"> yang berisi tentang menu pengelolaan </w:t>
      </w:r>
      <w:r w:rsidR="00E27E5D" w:rsidRPr="009C02A8">
        <w:rPr>
          <w:i/>
          <w:iCs/>
          <w:lang w:val="sv-SE"/>
        </w:rPr>
        <w:t>website</w:t>
      </w:r>
      <w:r w:rsidR="00E27E5D" w:rsidRPr="00E27E5D">
        <w:rPr>
          <w:lang w:val="sv-SE"/>
        </w:rPr>
        <w:t xml:space="preserve"> LPPT MTA, data </w:t>
      </w:r>
      <w:r w:rsidR="00E27E5D" w:rsidRPr="00386072">
        <w:rPr>
          <w:i/>
          <w:iCs/>
          <w:lang w:val="sv-SE"/>
        </w:rPr>
        <w:t>admin</w:t>
      </w:r>
      <w:r w:rsidR="00E27E5D" w:rsidRPr="00E27E5D">
        <w:rPr>
          <w:lang w:val="sv-SE"/>
        </w:rPr>
        <w:t xml:space="preserve">, data santri, </w:t>
      </w:r>
      <w:r w:rsidR="00E27E5D" w:rsidRPr="00386072">
        <w:rPr>
          <w:i/>
          <w:iCs/>
          <w:lang w:val="sv-SE"/>
        </w:rPr>
        <w:t>form validasi</w:t>
      </w:r>
      <w:r w:rsidR="00E27E5D" w:rsidRPr="00E27E5D">
        <w:rPr>
          <w:lang w:val="sv-SE"/>
        </w:rPr>
        <w:t xml:space="preserve">, </w:t>
      </w:r>
      <w:r w:rsidR="00E27E5D" w:rsidRPr="00386072">
        <w:rPr>
          <w:i/>
          <w:iCs/>
          <w:lang w:val="sv-SE"/>
        </w:rPr>
        <w:t>form</w:t>
      </w:r>
      <w:r w:rsidR="00E27E5D" w:rsidRPr="00E27E5D">
        <w:rPr>
          <w:lang w:val="sv-SE"/>
        </w:rPr>
        <w:t xml:space="preserve"> pencariaan, dan </w:t>
      </w:r>
      <w:r w:rsidR="00E27E5D" w:rsidRPr="00386072">
        <w:rPr>
          <w:i/>
          <w:iCs/>
          <w:lang w:val="sv-SE"/>
        </w:rPr>
        <w:t>form</w:t>
      </w:r>
      <w:r w:rsidR="00E27E5D" w:rsidRPr="00E27E5D">
        <w:rPr>
          <w:lang w:val="sv-SE"/>
        </w:rPr>
        <w:t xml:space="preserve"> </w:t>
      </w:r>
      <w:r w:rsidR="00E27E5D" w:rsidRPr="00386072">
        <w:rPr>
          <w:i/>
          <w:iCs/>
          <w:lang w:val="sv-SE"/>
        </w:rPr>
        <w:t>input</w:t>
      </w:r>
      <w:r w:rsidR="00E27E5D" w:rsidRPr="00E27E5D">
        <w:rPr>
          <w:lang w:val="sv-SE"/>
        </w:rPr>
        <w:t xml:space="preserve"> nilai. Desain rancangan halaman </w:t>
      </w:r>
      <w:r w:rsidR="00E27E5D" w:rsidRPr="009C02A8">
        <w:rPr>
          <w:i/>
          <w:iCs/>
          <w:lang w:val="sv-SE"/>
        </w:rPr>
        <w:t>admin</w:t>
      </w:r>
      <w:r w:rsidR="00E27E5D" w:rsidRPr="00E27E5D">
        <w:rPr>
          <w:lang w:val="sv-SE"/>
        </w:rPr>
        <w:t xml:space="preserve"> ada pada gambar 7.</w:t>
      </w:r>
    </w:p>
    <w:bookmarkEnd w:id="13"/>
    <w:p w14:paraId="3BEDBE97" w14:textId="59FAF1AD" w:rsidR="00E27E5D" w:rsidRDefault="00E27E5D" w:rsidP="0031683D">
      <w:pPr>
        <w:pStyle w:val="BodyText"/>
        <w:ind w:firstLine="0"/>
        <w:jc w:val="center"/>
        <w:rPr>
          <w:lang w:val="sv-SE"/>
        </w:rPr>
      </w:pPr>
      <w:r>
        <w:rPr>
          <w:noProof/>
          <w:lang w:val="sv-SE"/>
        </w:rPr>
        <w:drawing>
          <wp:inline distT="0" distB="0" distL="0" distR="0" wp14:anchorId="0B165D95" wp14:editId="599B865C">
            <wp:extent cx="2085975" cy="1423347"/>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stretch>
                      <a:fillRect/>
                    </a:stretch>
                  </pic:blipFill>
                  <pic:spPr>
                    <a:xfrm>
                      <a:off x="0" y="0"/>
                      <a:ext cx="2085975" cy="1423347"/>
                    </a:xfrm>
                    <a:prstGeom prst="rect">
                      <a:avLst/>
                    </a:prstGeom>
                  </pic:spPr>
                </pic:pic>
              </a:graphicData>
            </a:graphic>
          </wp:inline>
        </w:drawing>
      </w:r>
    </w:p>
    <w:p w14:paraId="27F50161" w14:textId="65007D1B" w:rsidR="00E27E5D" w:rsidRDefault="00E27E5D" w:rsidP="00E27E5D">
      <w:pPr>
        <w:pStyle w:val="BodyText"/>
        <w:jc w:val="center"/>
        <w:rPr>
          <w:lang w:val="sv-SE"/>
        </w:rPr>
      </w:pPr>
      <w:bookmarkStart w:id="14" w:name="_Hlk63012505"/>
      <w:r w:rsidRPr="00E27E5D">
        <w:rPr>
          <w:lang w:val="sv-SE"/>
        </w:rPr>
        <w:t>Gambar 7. Rancangan Halaman Admin</w:t>
      </w:r>
    </w:p>
    <w:p w14:paraId="17122C71" w14:textId="6C0201EF" w:rsidR="00E27E5D" w:rsidRDefault="00E27E5D" w:rsidP="00E27E5D">
      <w:pPr>
        <w:pStyle w:val="BodyText"/>
        <w:rPr>
          <w:lang w:val="sv-SE"/>
        </w:rPr>
      </w:pPr>
      <w:bookmarkStart w:id="15" w:name="_Hlk63012526"/>
      <w:bookmarkEnd w:id="14"/>
      <w:r w:rsidRPr="00E27E5D">
        <w:rPr>
          <w:lang w:val="sv-SE"/>
        </w:rPr>
        <w:t xml:space="preserve">Rancangan tampilan </w:t>
      </w:r>
      <w:r w:rsidRPr="00386072">
        <w:rPr>
          <w:i/>
          <w:iCs/>
          <w:lang w:val="sv-SE"/>
        </w:rPr>
        <w:t>website</w:t>
      </w:r>
      <w:r w:rsidRPr="00E27E5D">
        <w:rPr>
          <w:lang w:val="sv-SE"/>
        </w:rPr>
        <w:t xml:space="preserve"> versi </w:t>
      </w:r>
      <w:r w:rsidRPr="00386072">
        <w:rPr>
          <w:i/>
          <w:iCs/>
          <w:lang w:val="sv-SE"/>
        </w:rPr>
        <w:t>smartphone</w:t>
      </w:r>
      <w:r w:rsidRPr="00E27E5D">
        <w:rPr>
          <w:lang w:val="sv-SE"/>
        </w:rPr>
        <w:t xml:space="preserve"> dibuat</w:t>
      </w:r>
      <w:r w:rsidRPr="00386072">
        <w:rPr>
          <w:i/>
          <w:iCs/>
          <w:lang w:val="sv-SE"/>
        </w:rPr>
        <w:t xml:space="preserve"> responsive</w:t>
      </w:r>
      <w:r w:rsidRPr="00E27E5D">
        <w:rPr>
          <w:lang w:val="sv-SE"/>
        </w:rPr>
        <w:t xml:space="preserve">, yaitu dengan desain yang sama </w:t>
      </w:r>
      <w:r w:rsidRPr="00386072">
        <w:rPr>
          <w:i/>
          <w:iCs/>
          <w:lang w:val="sv-SE"/>
        </w:rPr>
        <w:t>web</w:t>
      </w:r>
      <w:r w:rsidRPr="00E27E5D">
        <w:rPr>
          <w:lang w:val="sv-SE"/>
        </w:rPr>
        <w:t xml:space="preserve"> versi </w:t>
      </w:r>
      <w:r w:rsidRPr="00386072">
        <w:rPr>
          <w:i/>
          <w:iCs/>
          <w:lang w:val="sv-SE"/>
        </w:rPr>
        <w:t>desktop</w:t>
      </w:r>
      <w:r w:rsidRPr="00E27E5D">
        <w:rPr>
          <w:lang w:val="sv-SE"/>
        </w:rPr>
        <w:t xml:space="preserve"> namun dapat otomatis menyesuaikan rasio layar </w:t>
      </w:r>
      <w:r w:rsidRPr="009C02A8">
        <w:rPr>
          <w:i/>
          <w:iCs/>
          <w:lang w:val="sv-SE"/>
        </w:rPr>
        <w:t>smartphone</w:t>
      </w:r>
      <w:r w:rsidRPr="00E27E5D">
        <w:rPr>
          <w:lang w:val="sv-SE"/>
        </w:rPr>
        <w:t xml:space="preserve"> yang berbeda-beda. Dapat dilihat pada gambar 8.</w:t>
      </w:r>
    </w:p>
    <w:bookmarkEnd w:id="15"/>
    <w:p w14:paraId="24112317" w14:textId="7679561C" w:rsidR="00E27E5D" w:rsidRDefault="00E27E5D" w:rsidP="00DF1BDE">
      <w:pPr>
        <w:pStyle w:val="BodyText"/>
        <w:jc w:val="center"/>
        <w:rPr>
          <w:lang w:val="sv-SE"/>
        </w:rPr>
      </w:pPr>
      <w:r>
        <w:rPr>
          <w:noProof/>
          <w:lang w:val="sv-SE"/>
        </w:rPr>
        <w:drawing>
          <wp:inline distT="0" distB="0" distL="0" distR="0" wp14:anchorId="46FE4606" wp14:editId="40555263">
            <wp:extent cx="2343150" cy="187773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stretch>
                      <a:fillRect/>
                    </a:stretch>
                  </pic:blipFill>
                  <pic:spPr>
                    <a:xfrm>
                      <a:off x="0" y="0"/>
                      <a:ext cx="2346564" cy="1880466"/>
                    </a:xfrm>
                    <a:prstGeom prst="rect">
                      <a:avLst/>
                    </a:prstGeom>
                  </pic:spPr>
                </pic:pic>
              </a:graphicData>
            </a:graphic>
          </wp:inline>
        </w:drawing>
      </w:r>
    </w:p>
    <w:p w14:paraId="1844008D" w14:textId="70E8969C" w:rsidR="00685273" w:rsidRDefault="001C78AE" w:rsidP="00DF1BDE">
      <w:pPr>
        <w:pStyle w:val="BodyText"/>
        <w:jc w:val="center"/>
        <w:rPr>
          <w:lang w:val="sv-SE"/>
        </w:rPr>
      </w:pPr>
      <w:bookmarkStart w:id="16" w:name="_Hlk63012563"/>
      <w:r w:rsidRPr="001C78AE">
        <w:rPr>
          <w:lang w:val="sv-SE"/>
        </w:rPr>
        <w:t xml:space="preserve">Gambar 8. Rancangan Halaman </w:t>
      </w:r>
      <w:r w:rsidRPr="00386072">
        <w:rPr>
          <w:i/>
          <w:iCs/>
          <w:lang w:val="sv-SE"/>
        </w:rPr>
        <w:t>user</w:t>
      </w:r>
      <w:r w:rsidRPr="001C78AE">
        <w:rPr>
          <w:lang w:val="sv-SE"/>
        </w:rPr>
        <w:t xml:space="preserve"> versi </w:t>
      </w:r>
      <w:r w:rsidRPr="00386072">
        <w:rPr>
          <w:i/>
          <w:iCs/>
          <w:lang w:val="sv-SE"/>
        </w:rPr>
        <w:t>smartphone</w:t>
      </w:r>
    </w:p>
    <w:p w14:paraId="75C1C409" w14:textId="2DD3440A" w:rsidR="006C397F" w:rsidRDefault="006C397F" w:rsidP="00435394">
      <w:pPr>
        <w:pStyle w:val="Heading2"/>
        <w:rPr>
          <w:lang w:val="sv-SE"/>
        </w:rPr>
      </w:pPr>
      <w:bookmarkStart w:id="17" w:name="_Hlk63012592"/>
      <w:bookmarkEnd w:id="16"/>
      <w:r w:rsidRPr="006C397F">
        <w:rPr>
          <w:lang w:val="sv-SE"/>
        </w:rPr>
        <w:t>Pengujian Sistem</w:t>
      </w:r>
    </w:p>
    <w:bookmarkEnd w:id="17"/>
    <w:p w14:paraId="29EFCB64" w14:textId="01F53C38" w:rsidR="006C397F" w:rsidRDefault="006C397F" w:rsidP="006C397F">
      <w:pPr>
        <w:pStyle w:val="BodyText"/>
        <w:ind w:firstLine="0"/>
        <w:rPr>
          <w:lang w:val="sv-SE"/>
        </w:rPr>
      </w:pPr>
      <w:r>
        <w:rPr>
          <w:lang w:val="sv-SE"/>
        </w:rPr>
        <w:tab/>
      </w:r>
      <w:bookmarkStart w:id="18" w:name="_Hlk63012643"/>
      <w:r w:rsidR="0031683D" w:rsidRPr="0031683D">
        <w:rPr>
          <w:lang w:val="sv-SE"/>
        </w:rPr>
        <w:t xml:space="preserve">Setelah web server dan aplikasi selesai, maka tahapan selanjutnya melakukan pengujian sistem menggunakan </w:t>
      </w:r>
      <w:r w:rsidR="0031683D" w:rsidRPr="00D62E19">
        <w:rPr>
          <w:i/>
          <w:iCs/>
          <w:lang w:val="sv-SE"/>
        </w:rPr>
        <w:t>metode blackbox testing</w:t>
      </w:r>
      <w:r w:rsidR="0031683D" w:rsidRPr="0031683D">
        <w:rPr>
          <w:lang w:val="sv-SE"/>
        </w:rPr>
        <w:t xml:space="preserve">. </w:t>
      </w:r>
      <w:r w:rsidR="0031683D" w:rsidRPr="00D62E19">
        <w:rPr>
          <w:i/>
          <w:iCs/>
          <w:lang w:val="sv-SE"/>
        </w:rPr>
        <w:t>Blackbox testing</w:t>
      </w:r>
      <w:r w:rsidR="0031683D" w:rsidRPr="0031683D">
        <w:rPr>
          <w:lang w:val="sv-SE"/>
        </w:rPr>
        <w:t xml:space="preserve"> yaitu pengujian yang didasarkan pada detail aplikasi seperti tampilan, fungsi-fungsi aplikasi dan tidak sampai detail pengecekan kode program karena </w:t>
      </w:r>
      <w:r w:rsidR="0031683D" w:rsidRPr="00D62E19">
        <w:rPr>
          <w:i/>
          <w:iCs/>
          <w:lang w:val="sv-SE"/>
        </w:rPr>
        <w:t>admin website</w:t>
      </w:r>
      <w:r w:rsidR="0031683D" w:rsidRPr="0031683D">
        <w:rPr>
          <w:lang w:val="sv-SE"/>
        </w:rPr>
        <w:t xml:space="preserve"> LPPT MTA tidak mengetahui kode program yang dibuat. </w:t>
      </w:r>
      <w:r w:rsidR="0031683D" w:rsidRPr="00200BC3">
        <w:rPr>
          <w:i/>
          <w:iCs/>
          <w:lang w:val="sv-SE"/>
        </w:rPr>
        <w:t>Black box testing</w:t>
      </w:r>
      <w:r w:rsidR="0031683D" w:rsidRPr="0031683D">
        <w:rPr>
          <w:lang w:val="sv-SE"/>
        </w:rPr>
        <w:t xml:space="preserve"> berfungsi dengan mengabaikan stuktur kontrol maka ditujukan pada informasi domain </w:t>
      </w:r>
      <w:r w:rsidR="00200BC3">
        <w:rPr>
          <w:lang w:val="sv-SE"/>
        </w:rPr>
        <w:fldChar w:fldCharType="begin" w:fldLock="1"/>
      </w:r>
      <w:r w:rsidR="00200BC3">
        <w:rPr>
          <w:lang w:val="sv-SE"/>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 (Studi Kasus: Kantor Digital Politeknik Negeri Lampung)","type":"article-journal","volume":"3"},"uris":["http://www.mendeley.com/documents/?uuid=666bd343-7cb1-4fb5-9a2f-acf3a1dfaba4"]}],"mendeley":{"formattedCitation":"[13]","plainTextFormattedCitation":"[13]","previouslyFormattedCitation":"[13]"},"properties":{"noteIndex":0},"schema":"https://github.com/citation-style-language/schema/raw/master/csl-citation.json"}</w:instrText>
      </w:r>
      <w:r w:rsidR="00200BC3">
        <w:rPr>
          <w:lang w:val="sv-SE"/>
        </w:rPr>
        <w:fldChar w:fldCharType="separate"/>
      </w:r>
      <w:r w:rsidR="00200BC3" w:rsidRPr="00200BC3">
        <w:rPr>
          <w:noProof/>
          <w:lang w:val="sv-SE"/>
        </w:rPr>
        <w:t>[13]</w:t>
      </w:r>
      <w:r w:rsidR="00200BC3">
        <w:rPr>
          <w:lang w:val="sv-SE"/>
        </w:rPr>
        <w:fldChar w:fldCharType="end"/>
      </w:r>
      <w:r w:rsidR="00D62E19">
        <w:rPr>
          <w:lang w:val="sv-SE"/>
        </w:rPr>
        <w:t xml:space="preserve"> </w:t>
      </w:r>
      <w:r w:rsidR="0031683D" w:rsidRPr="0031683D">
        <w:rPr>
          <w:lang w:val="sv-SE"/>
        </w:rPr>
        <w:t>.</w:t>
      </w:r>
      <w:r w:rsidR="00D62E19">
        <w:rPr>
          <w:lang w:val="sv-SE"/>
        </w:rPr>
        <w:t xml:space="preserve"> </w:t>
      </w:r>
      <w:r w:rsidR="0031683D" w:rsidRPr="0031683D">
        <w:rPr>
          <w:lang w:val="sv-SE"/>
        </w:rPr>
        <w:t xml:space="preserve">Adanya </w:t>
      </w:r>
      <w:r w:rsidR="0031683D" w:rsidRPr="00D62E19">
        <w:rPr>
          <w:i/>
          <w:iCs/>
          <w:lang w:val="sv-SE"/>
        </w:rPr>
        <w:t>blackbox testing</w:t>
      </w:r>
      <w:r w:rsidR="0031683D" w:rsidRPr="0031683D">
        <w:rPr>
          <w:lang w:val="sv-SE"/>
        </w:rPr>
        <w:t xml:space="preserve"> ini bertujuan untuk </w:t>
      </w:r>
      <w:r w:rsidR="0031683D" w:rsidRPr="0031683D">
        <w:rPr>
          <w:lang w:val="sv-SE"/>
        </w:rPr>
        <w:t xml:space="preserve">menemukan </w:t>
      </w:r>
      <w:r w:rsidR="0031683D" w:rsidRPr="00D62E19">
        <w:rPr>
          <w:i/>
          <w:iCs/>
          <w:lang w:val="sv-SE"/>
        </w:rPr>
        <w:t>bug</w:t>
      </w:r>
      <w:r w:rsidR="00D62E19">
        <w:rPr>
          <w:lang w:val="sv-SE"/>
        </w:rPr>
        <w:t xml:space="preserve"> </w:t>
      </w:r>
      <w:r w:rsidR="0031683D" w:rsidRPr="0031683D">
        <w:rPr>
          <w:lang w:val="sv-SE"/>
        </w:rPr>
        <w:t xml:space="preserve">dan kesalahan fungsional sistem </w:t>
      </w:r>
      <w:r w:rsidR="00200BC3">
        <w:rPr>
          <w:lang w:val="sv-SE"/>
        </w:rPr>
        <w:fldChar w:fldCharType="begin" w:fldLock="1"/>
      </w:r>
      <w:r w:rsidR="00200BC3">
        <w:rPr>
          <w:lang w:val="sv-SE"/>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fe39f55e-7cb3-4844-b749-a84d325dc2d0"]}],"mendeley":{"formattedCitation":"[14]","plainTextFormattedCitation":"[14]","previouslyFormattedCitation":"[14]"},"properties":{"noteIndex":0},"schema":"https://github.com/citation-style-language/schema/raw/master/csl-citation.json"}</w:instrText>
      </w:r>
      <w:r w:rsidR="00200BC3">
        <w:rPr>
          <w:lang w:val="sv-SE"/>
        </w:rPr>
        <w:fldChar w:fldCharType="separate"/>
      </w:r>
      <w:r w:rsidR="00200BC3" w:rsidRPr="00200BC3">
        <w:rPr>
          <w:noProof/>
          <w:lang w:val="sv-SE"/>
        </w:rPr>
        <w:t>[14]</w:t>
      </w:r>
      <w:r w:rsidR="00200BC3">
        <w:rPr>
          <w:lang w:val="sv-SE"/>
        </w:rPr>
        <w:fldChar w:fldCharType="end"/>
      </w:r>
      <w:r w:rsidR="00D62E19">
        <w:rPr>
          <w:lang w:val="sv-SE"/>
        </w:rPr>
        <w:t xml:space="preserve"> </w:t>
      </w:r>
      <w:r w:rsidR="0031683D" w:rsidRPr="0031683D">
        <w:rPr>
          <w:lang w:val="sv-SE"/>
        </w:rPr>
        <w:t>. Pengujian dilakukan juga pada smartphone android untuk mengetahui aplikasi berjalan dengan baik atau sebaliknya.</w:t>
      </w:r>
    </w:p>
    <w:bookmarkEnd w:id="18"/>
    <w:p w14:paraId="18BEFEA1" w14:textId="3BDB1510" w:rsidR="006C397F" w:rsidRDefault="006C397F" w:rsidP="00435394">
      <w:pPr>
        <w:pStyle w:val="Heading2"/>
        <w:rPr>
          <w:lang w:val="sv-SE"/>
        </w:rPr>
      </w:pPr>
      <w:r>
        <w:rPr>
          <w:lang w:val="sv-SE"/>
        </w:rPr>
        <w:t xml:space="preserve">  </w:t>
      </w:r>
      <w:bookmarkStart w:id="19" w:name="_Hlk63012743"/>
      <w:r>
        <w:rPr>
          <w:lang w:val="sv-SE"/>
        </w:rPr>
        <w:t>Implementasi</w:t>
      </w:r>
      <w:bookmarkEnd w:id="19"/>
    </w:p>
    <w:p w14:paraId="1CE2940C" w14:textId="52869DA0" w:rsidR="009228A9" w:rsidRDefault="006C397F" w:rsidP="009228A9">
      <w:pPr>
        <w:pStyle w:val="BodyText"/>
        <w:ind w:firstLine="0"/>
        <w:rPr>
          <w:lang w:val="sv-SE"/>
        </w:rPr>
      </w:pPr>
      <w:r>
        <w:rPr>
          <w:lang w:val="sv-SE"/>
        </w:rPr>
        <w:tab/>
      </w:r>
      <w:bookmarkStart w:id="20" w:name="_Hlk63012767"/>
      <w:r w:rsidRPr="006C397F">
        <w:rPr>
          <w:lang w:val="sv-SE"/>
        </w:rPr>
        <w:t>Pada tahap ini, penulis melakukan implementasi sistem autentifikasi sertifikat  di LPPT MTA untuk mengurangi upaya penipuan dan pemalsuan sertifikat yang mengatasnamakan LPPT MTA.</w:t>
      </w:r>
    </w:p>
    <w:bookmarkEnd w:id="20"/>
    <w:p w14:paraId="55473B7F" w14:textId="2AA4FE87" w:rsidR="008A55B5" w:rsidRPr="00DA12C8" w:rsidRDefault="00433EB7" w:rsidP="009228A9">
      <w:pPr>
        <w:pStyle w:val="Heading1"/>
      </w:pPr>
      <w:r>
        <w:rPr>
          <w:lang w:val="en-ID"/>
        </w:rPr>
        <w:t>HASIL DAN PEMBAHASAN</w:t>
      </w:r>
    </w:p>
    <w:p w14:paraId="6F4EA089" w14:textId="0190E457" w:rsidR="008A55B5" w:rsidRDefault="007417C2" w:rsidP="007417C2">
      <w:pPr>
        <w:pStyle w:val="Heading2"/>
        <w:numPr>
          <w:ilvl w:val="0"/>
          <w:numId w:val="0"/>
        </w:numPr>
        <w:ind w:firstLine="289"/>
        <w:jc w:val="both"/>
        <w:rPr>
          <w:i w:val="0"/>
          <w:iCs w:val="0"/>
          <w:noProof w:val="0"/>
          <w:lang w:val="sv-SE"/>
        </w:rPr>
      </w:pPr>
      <w:bookmarkStart w:id="21" w:name="_Hlk63013718"/>
      <w:r w:rsidRPr="007417C2">
        <w:rPr>
          <w:i w:val="0"/>
          <w:iCs w:val="0"/>
          <w:noProof w:val="0"/>
          <w:lang w:val="sv-SE"/>
        </w:rPr>
        <w:t xml:space="preserve">Penelitian ini menghasilkan sistem yang terbagi menjadi beberapa bagian yaitu tampilan </w:t>
      </w:r>
      <w:r w:rsidRPr="009228A9">
        <w:rPr>
          <w:noProof w:val="0"/>
          <w:lang w:val="sv-SE"/>
        </w:rPr>
        <w:t>web</w:t>
      </w:r>
      <w:r w:rsidRPr="007417C2">
        <w:rPr>
          <w:i w:val="0"/>
          <w:iCs w:val="0"/>
          <w:noProof w:val="0"/>
          <w:lang w:val="sv-SE"/>
        </w:rPr>
        <w:t xml:space="preserve"> untuk </w:t>
      </w:r>
      <w:r w:rsidRPr="009228A9">
        <w:rPr>
          <w:noProof w:val="0"/>
          <w:lang w:val="sv-SE"/>
        </w:rPr>
        <w:t>admin</w:t>
      </w:r>
      <w:r w:rsidRPr="007417C2">
        <w:rPr>
          <w:i w:val="0"/>
          <w:iCs w:val="0"/>
          <w:noProof w:val="0"/>
          <w:lang w:val="sv-SE"/>
        </w:rPr>
        <w:t xml:space="preserve"> berupa </w:t>
      </w:r>
      <w:r w:rsidRPr="009228A9">
        <w:rPr>
          <w:noProof w:val="0"/>
          <w:lang w:val="sv-SE"/>
        </w:rPr>
        <w:t>desktop</w:t>
      </w:r>
      <w:r w:rsidRPr="007417C2">
        <w:rPr>
          <w:i w:val="0"/>
          <w:iCs w:val="0"/>
          <w:noProof w:val="0"/>
          <w:lang w:val="sv-SE"/>
        </w:rPr>
        <w:t xml:space="preserve">, tampilan untuk </w:t>
      </w:r>
      <w:r w:rsidRPr="009228A9">
        <w:rPr>
          <w:noProof w:val="0"/>
          <w:lang w:val="sv-SE"/>
        </w:rPr>
        <w:t>user</w:t>
      </w:r>
      <w:r w:rsidRPr="007417C2">
        <w:rPr>
          <w:i w:val="0"/>
          <w:iCs w:val="0"/>
          <w:noProof w:val="0"/>
          <w:lang w:val="sv-SE"/>
        </w:rPr>
        <w:t xml:space="preserve"> berupa tampilan </w:t>
      </w:r>
      <w:r w:rsidRPr="009228A9">
        <w:rPr>
          <w:noProof w:val="0"/>
          <w:lang w:val="sv-SE"/>
        </w:rPr>
        <w:t xml:space="preserve">web smartphone </w:t>
      </w:r>
      <w:r w:rsidRPr="007417C2">
        <w:rPr>
          <w:i w:val="0"/>
          <w:iCs w:val="0"/>
          <w:noProof w:val="0"/>
          <w:lang w:val="sv-SE"/>
        </w:rPr>
        <w:t xml:space="preserve">dan pengujian sistem,  baik berupa pengujian fungsi </w:t>
      </w:r>
      <w:r w:rsidRPr="009228A9">
        <w:rPr>
          <w:noProof w:val="0"/>
          <w:lang w:val="sv-SE"/>
        </w:rPr>
        <w:t>web</w:t>
      </w:r>
      <w:r w:rsidRPr="007417C2">
        <w:rPr>
          <w:i w:val="0"/>
          <w:iCs w:val="0"/>
          <w:noProof w:val="0"/>
          <w:lang w:val="sv-SE"/>
        </w:rPr>
        <w:t xml:space="preserve">  dan pengujian </w:t>
      </w:r>
      <w:r w:rsidRPr="009228A9">
        <w:rPr>
          <w:noProof w:val="0"/>
          <w:lang w:val="sv-SE"/>
        </w:rPr>
        <w:t>QR Code</w:t>
      </w:r>
      <w:r w:rsidRPr="007417C2">
        <w:rPr>
          <w:i w:val="0"/>
          <w:iCs w:val="0"/>
          <w:noProof w:val="0"/>
          <w:lang w:val="sv-SE"/>
        </w:rPr>
        <w:t>.</w:t>
      </w:r>
    </w:p>
    <w:p w14:paraId="00E4CDF3" w14:textId="58AF5827" w:rsidR="009228A9" w:rsidRPr="009C02A8" w:rsidRDefault="007417C2" w:rsidP="009C02A8">
      <w:pPr>
        <w:pStyle w:val="Heading2"/>
      </w:pPr>
      <w:bookmarkStart w:id="22" w:name="_Hlk63013765"/>
      <w:bookmarkEnd w:id="21"/>
      <w:r w:rsidRPr="009C02A8">
        <w:t xml:space="preserve"> </w:t>
      </w:r>
      <w:r w:rsidR="009228A9" w:rsidRPr="009C02A8">
        <w:rPr>
          <w:rStyle w:val="Heading2Char"/>
          <w:i/>
          <w:iCs/>
        </w:rPr>
        <w:t>Hasil Tampilan</w:t>
      </w:r>
    </w:p>
    <w:p w14:paraId="02648924" w14:textId="1C40E4F3" w:rsidR="007417C2" w:rsidRPr="009C02A8" w:rsidRDefault="009C02A8" w:rsidP="009C02A8">
      <w:pPr>
        <w:pStyle w:val="Heading2"/>
        <w:numPr>
          <w:ilvl w:val="0"/>
          <w:numId w:val="0"/>
        </w:numPr>
        <w:rPr>
          <w:rStyle w:val="Heading2Char"/>
          <w:i/>
          <w:iCs/>
        </w:rPr>
      </w:pPr>
      <w:bookmarkStart w:id="23" w:name="_Hlk63013809"/>
      <w:bookmarkEnd w:id="22"/>
      <w:r w:rsidRPr="009C02A8">
        <w:t>A.1</w:t>
      </w:r>
      <w:r w:rsidR="007417C2" w:rsidRPr="009C02A8">
        <w:t xml:space="preserve"> </w:t>
      </w:r>
      <w:r w:rsidR="009228A9" w:rsidRPr="009C02A8">
        <w:rPr>
          <w:rStyle w:val="Heading2Char"/>
          <w:i/>
          <w:iCs/>
        </w:rPr>
        <w:t>Tampilan Web Pada Perangkat Desktop</w:t>
      </w:r>
    </w:p>
    <w:p w14:paraId="52A5B717" w14:textId="78D8FCA0" w:rsidR="00C52F89" w:rsidRDefault="009C02A8" w:rsidP="007417C2">
      <w:pPr>
        <w:pStyle w:val="BodyText"/>
        <w:ind w:firstLine="0"/>
        <w:rPr>
          <w:lang w:val="sv-SE"/>
        </w:rPr>
      </w:pPr>
      <w:bookmarkStart w:id="24" w:name="_Hlk63013873"/>
      <w:bookmarkEnd w:id="23"/>
      <w:r>
        <w:rPr>
          <w:lang w:val="sv-SE"/>
        </w:rPr>
        <w:tab/>
      </w:r>
      <w:r w:rsidR="007417C2" w:rsidRPr="007417C2">
        <w:rPr>
          <w:lang w:val="sv-SE"/>
        </w:rPr>
        <w:t xml:space="preserve">Halaman </w:t>
      </w:r>
      <w:r w:rsidR="007417C2" w:rsidRPr="009228A9">
        <w:rPr>
          <w:i/>
          <w:iCs/>
          <w:lang w:val="sv-SE"/>
        </w:rPr>
        <w:t>admin</w:t>
      </w:r>
      <w:r w:rsidR="007417C2" w:rsidRPr="007417C2">
        <w:rPr>
          <w:lang w:val="sv-SE"/>
        </w:rPr>
        <w:t xml:space="preserve"> menampilkan </w:t>
      </w:r>
      <w:r w:rsidR="007417C2" w:rsidRPr="009228A9">
        <w:rPr>
          <w:i/>
          <w:iCs/>
          <w:lang w:val="sv-SE"/>
        </w:rPr>
        <w:t>sidebar</w:t>
      </w:r>
      <w:r w:rsidR="007417C2" w:rsidRPr="007417C2">
        <w:rPr>
          <w:lang w:val="sv-SE"/>
        </w:rPr>
        <w:t xml:space="preserve"> yang berisi menu pengelolaan data santri yaitu pada tombol </w:t>
      </w:r>
      <w:r w:rsidR="007417C2" w:rsidRPr="009228A9">
        <w:rPr>
          <w:i/>
          <w:iCs/>
          <w:lang w:val="sv-SE"/>
        </w:rPr>
        <w:t>input</w:t>
      </w:r>
      <w:r w:rsidR="007417C2" w:rsidRPr="007417C2">
        <w:rPr>
          <w:lang w:val="sv-SE"/>
        </w:rPr>
        <w:t xml:space="preserve"> digunakan untuk menambahkan data santri dan nilai yang akan disimpan dalam </w:t>
      </w:r>
      <w:r w:rsidR="007417C2" w:rsidRPr="009228A9">
        <w:rPr>
          <w:i/>
          <w:iCs/>
          <w:lang w:val="sv-SE"/>
        </w:rPr>
        <w:t xml:space="preserve">database </w:t>
      </w:r>
      <w:r w:rsidR="007417C2" w:rsidRPr="007417C2">
        <w:rPr>
          <w:lang w:val="sv-SE"/>
        </w:rPr>
        <w:t xml:space="preserve">sistem. </w:t>
      </w:r>
      <w:r w:rsidR="007417C2" w:rsidRPr="009228A9">
        <w:rPr>
          <w:i/>
          <w:iCs/>
          <w:lang w:val="sv-SE"/>
        </w:rPr>
        <w:t xml:space="preserve">Menu </w:t>
      </w:r>
      <w:r w:rsidR="007417C2" w:rsidRPr="007417C2">
        <w:rPr>
          <w:lang w:val="sv-SE"/>
        </w:rPr>
        <w:t xml:space="preserve">tabel data siswa  digunakan untuk menampilkan data santri yang  dikelola oleh </w:t>
      </w:r>
      <w:r w:rsidR="007417C2" w:rsidRPr="009228A9">
        <w:rPr>
          <w:i/>
          <w:iCs/>
          <w:lang w:val="sv-SE"/>
        </w:rPr>
        <w:t>admin</w:t>
      </w:r>
      <w:r w:rsidR="007417C2" w:rsidRPr="007417C2">
        <w:rPr>
          <w:lang w:val="sv-SE"/>
        </w:rPr>
        <w:t xml:space="preserve"> dari LPPT MTA. Menu </w:t>
      </w:r>
      <w:r w:rsidR="007417C2" w:rsidRPr="00817651">
        <w:rPr>
          <w:i/>
          <w:iCs/>
          <w:lang w:val="sv-SE"/>
        </w:rPr>
        <w:t>form</w:t>
      </w:r>
      <w:r w:rsidR="007417C2" w:rsidRPr="007417C2">
        <w:rPr>
          <w:lang w:val="sv-SE"/>
        </w:rPr>
        <w:t xml:space="preserve"> validasi yaitu </w:t>
      </w:r>
      <w:r w:rsidR="007417C2" w:rsidRPr="00817651">
        <w:rPr>
          <w:i/>
          <w:iCs/>
          <w:lang w:val="sv-SE"/>
        </w:rPr>
        <w:t>form</w:t>
      </w:r>
      <w:r w:rsidR="007417C2" w:rsidRPr="007417C2">
        <w:rPr>
          <w:lang w:val="sv-SE"/>
        </w:rPr>
        <w:t xml:space="preserve"> yang digunakan untuk mengecek data santri dengan </w:t>
      </w:r>
      <w:r w:rsidR="007417C2" w:rsidRPr="00817651">
        <w:rPr>
          <w:i/>
          <w:iCs/>
          <w:lang w:val="sv-SE"/>
        </w:rPr>
        <w:t>database</w:t>
      </w:r>
      <w:r w:rsidR="007417C2" w:rsidRPr="007417C2">
        <w:rPr>
          <w:lang w:val="sv-SE"/>
        </w:rPr>
        <w:t xml:space="preserve"> apabila data ditemukan maka akan tampil data diri dan nilai santri dan apabila tidak cocok maka akan ada peringatan di halaman </w:t>
      </w:r>
      <w:r w:rsidR="007417C2" w:rsidRPr="00817651">
        <w:rPr>
          <w:i/>
          <w:iCs/>
          <w:lang w:val="sv-SE"/>
        </w:rPr>
        <w:t>view</w:t>
      </w:r>
      <w:r w:rsidR="007417C2" w:rsidRPr="007417C2">
        <w:rPr>
          <w:lang w:val="sv-SE"/>
        </w:rPr>
        <w:t xml:space="preserve">. Nomor unik (NIS) yang digunakan untuk mengecek dalam </w:t>
      </w:r>
      <w:r w:rsidR="007417C2" w:rsidRPr="00817651">
        <w:rPr>
          <w:i/>
          <w:iCs/>
          <w:lang w:val="sv-SE"/>
        </w:rPr>
        <w:t>page form</w:t>
      </w:r>
      <w:r w:rsidR="007417C2" w:rsidRPr="007417C2">
        <w:rPr>
          <w:lang w:val="sv-SE"/>
        </w:rPr>
        <w:t xml:space="preserve"> validasi. </w:t>
      </w:r>
      <w:r w:rsidR="007417C2" w:rsidRPr="00817651">
        <w:rPr>
          <w:i/>
          <w:iCs/>
          <w:lang w:val="sv-SE"/>
        </w:rPr>
        <w:t>Form</w:t>
      </w:r>
      <w:r w:rsidR="007417C2" w:rsidRPr="007417C2">
        <w:rPr>
          <w:lang w:val="sv-SE"/>
        </w:rPr>
        <w:t xml:space="preserve"> pencarian digunakan untuk pencarian data yang digunakan untuk pencarian menggunakan NIS. Tampilan </w:t>
      </w:r>
      <w:bookmarkStart w:id="25" w:name="_Hlk63013902"/>
      <w:bookmarkEnd w:id="24"/>
      <w:r w:rsidR="007417C2" w:rsidRPr="0031683D">
        <w:rPr>
          <w:i/>
          <w:iCs/>
          <w:lang w:val="sv-SE"/>
        </w:rPr>
        <w:t>dashboard admin</w:t>
      </w:r>
      <w:r w:rsidR="007417C2" w:rsidRPr="007417C2">
        <w:rPr>
          <w:lang w:val="sv-SE"/>
        </w:rPr>
        <w:t xml:space="preserve"> bisa dilihat pada gambar 9. </w:t>
      </w:r>
      <w:bookmarkEnd w:id="25"/>
    </w:p>
    <w:p w14:paraId="376071CC" w14:textId="61D60D92" w:rsidR="0031683D" w:rsidRDefault="0031683D" w:rsidP="0031683D">
      <w:pPr>
        <w:pStyle w:val="BodyText"/>
        <w:ind w:firstLine="0"/>
        <w:jc w:val="center"/>
        <w:rPr>
          <w:lang w:val="sv-SE"/>
        </w:rPr>
      </w:pPr>
      <w:r>
        <w:rPr>
          <w:noProof/>
        </w:rPr>
        <w:drawing>
          <wp:inline distT="0" distB="0" distL="0" distR="0" wp14:anchorId="6BD3925F" wp14:editId="2EA33BC7">
            <wp:extent cx="2657475" cy="15113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7475" cy="1511300"/>
                    </a:xfrm>
                    <a:prstGeom prst="rect">
                      <a:avLst/>
                    </a:prstGeom>
                  </pic:spPr>
                </pic:pic>
              </a:graphicData>
            </a:graphic>
          </wp:inline>
        </w:drawing>
      </w:r>
    </w:p>
    <w:p w14:paraId="219F0DE8" w14:textId="608C4DC4" w:rsidR="00C52F89" w:rsidRPr="00817651" w:rsidRDefault="00C52F89" w:rsidP="00C52F89">
      <w:pPr>
        <w:pStyle w:val="BodyText"/>
        <w:ind w:firstLine="0"/>
        <w:jc w:val="center"/>
        <w:rPr>
          <w:i/>
          <w:iCs/>
        </w:rPr>
      </w:pPr>
      <w:bookmarkStart w:id="26" w:name="_Hlk62088916"/>
      <w:r w:rsidRPr="00C52F89">
        <w:t xml:space="preserve">Gambar 9. </w:t>
      </w:r>
      <w:r w:rsidRPr="00817651">
        <w:rPr>
          <w:i/>
          <w:iCs/>
        </w:rPr>
        <w:t>Halaman Admin</w:t>
      </w:r>
    </w:p>
    <w:bookmarkEnd w:id="26"/>
    <w:p w14:paraId="6A6D008E" w14:textId="1D904120" w:rsidR="00C52F89" w:rsidRDefault="00A922C3" w:rsidP="00C52F89">
      <w:pPr>
        <w:pStyle w:val="BodyText"/>
        <w:ind w:firstLine="0"/>
      </w:pPr>
      <w:r>
        <w:tab/>
      </w:r>
      <w:bookmarkStart w:id="27" w:name="_Hlk63013964"/>
      <w:r w:rsidR="00C52F89" w:rsidRPr="00C52F89">
        <w:t xml:space="preserve">Halaman </w:t>
      </w:r>
      <w:r w:rsidR="00C52F89" w:rsidRPr="00817651">
        <w:rPr>
          <w:i/>
          <w:iCs/>
        </w:rPr>
        <w:t>input</w:t>
      </w:r>
      <w:r w:rsidR="00C52F89" w:rsidRPr="00C52F89">
        <w:t xml:space="preserve"> menampilkan </w:t>
      </w:r>
      <w:r w:rsidR="00C52F89" w:rsidRPr="00817651">
        <w:rPr>
          <w:i/>
          <w:iCs/>
        </w:rPr>
        <w:t>form</w:t>
      </w:r>
      <w:r w:rsidR="00C52F89" w:rsidRPr="00C52F89">
        <w:t xml:space="preserve"> yang nantinya diisikan oleh </w:t>
      </w:r>
      <w:r w:rsidR="00C52F89" w:rsidRPr="00817651">
        <w:rPr>
          <w:i/>
          <w:iCs/>
        </w:rPr>
        <w:t>admin</w:t>
      </w:r>
      <w:r w:rsidR="00C52F89" w:rsidRPr="00C52F89">
        <w:t xml:space="preserve"> yang berisi data diri dan nilai yang nantinya akan disimpan kedalam </w:t>
      </w:r>
      <w:r w:rsidR="00C52F89" w:rsidRPr="00817651">
        <w:rPr>
          <w:i/>
          <w:iCs/>
        </w:rPr>
        <w:t>database sistem</w:t>
      </w:r>
      <w:r w:rsidR="00C52F89" w:rsidRPr="00C52F89">
        <w:t xml:space="preserve">. </w:t>
      </w:r>
      <w:r w:rsidR="00C52F89" w:rsidRPr="00817651">
        <w:rPr>
          <w:i/>
          <w:iCs/>
        </w:rPr>
        <w:t>Form</w:t>
      </w:r>
      <w:r w:rsidR="00C52F89" w:rsidRPr="00C52F89">
        <w:t xml:space="preserve"> yang harus diisi yaitu nama, nis, tempat lahir, tanggal lahir, tahun lulus. </w:t>
      </w:r>
      <w:r w:rsidR="00C52F89" w:rsidRPr="00817651">
        <w:rPr>
          <w:i/>
          <w:iCs/>
        </w:rPr>
        <w:t>Form</w:t>
      </w:r>
      <w:r w:rsidR="00C52F89" w:rsidRPr="00C52F89">
        <w:t xml:space="preserve"> data diri seperti pada gambar 10.</w:t>
      </w:r>
    </w:p>
    <w:p w14:paraId="421F3521" w14:textId="059D1DDC" w:rsidR="0031683D" w:rsidRDefault="0031683D" w:rsidP="00C52F89">
      <w:pPr>
        <w:pStyle w:val="BodyText"/>
        <w:ind w:firstLine="0"/>
      </w:pPr>
    </w:p>
    <w:p w14:paraId="778F313F" w14:textId="7A75C913" w:rsidR="0031683D" w:rsidRDefault="0031683D" w:rsidP="00C52F89">
      <w:pPr>
        <w:pStyle w:val="BodyText"/>
        <w:ind w:firstLine="0"/>
      </w:pPr>
    </w:p>
    <w:p w14:paraId="13AFCAA0" w14:textId="07279F4D" w:rsidR="0031683D" w:rsidRDefault="0031683D" w:rsidP="00C52F89">
      <w:pPr>
        <w:pStyle w:val="BodyText"/>
        <w:ind w:firstLine="0"/>
      </w:pPr>
    </w:p>
    <w:p w14:paraId="16171402" w14:textId="5C90DAC4" w:rsidR="0031683D" w:rsidRDefault="0031683D" w:rsidP="00C52F89">
      <w:pPr>
        <w:pStyle w:val="BodyText"/>
        <w:ind w:firstLine="0"/>
      </w:pPr>
    </w:p>
    <w:p w14:paraId="3C2584E5" w14:textId="27AF1A61" w:rsidR="0031683D" w:rsidRDefault="0031683D" w:rsidP="0031683D">
      <w:pPr>
        <w:pStyle w:val="BodyText"/>
        <w:ind w:firstLine="0"/>
        <w:jc w:val="center"/>
      </w:pPr>
      <w:r>
        <w:rPr>
          <w:noProof/>
        </w:rPr>
        <w:drawing>
          <wp:inline distT="0" distB="0" distL="0" distR="0" wp14:anchorId="0393D468" wp14:editId="7E526EA8">
            <wp:extent cx="2868935" cy="161290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994" cy="1620804"/>
                    </a:xfrm>
                    <a:prstGeom prst="rect">
                      <a:avLst/>
                    </a:prstGeom>
                  </pic:spPr>
                </pic:pic>
              </a:graphicData>
            </a:graphic>
          </wp:inline>
        </w:drawing>
      </w:r>
    </w:p>
    <w:p w14:paraId="44BA97B3" w14:textId="7983AD1F" w:rsidR="00C52F89" w:rsidRDefault="00C52F89" w:rsidP="00C52F89">
      <w:pPr>
        <w:pStyle w:val="BodyText"/>
        <w:ind w:firstLine="0"/>
        <w:jc w:val="center"/>
      </w:pPr>
      <w:bookmarkStart w:id="28" w:name="_Hlk63014640"/>
      <w:bookmarkEnd w:id="27"/>
      <w:r w:rsidRPr="00C52F89">
        <w:t xml:space="preserve">Gambar </w:t>
      </w:r>
      <w:r>
        <w:t>10</w:t>
      </w:r>
      <w:r w:rsidRPr="00C52F89">
        <w:t>. Halaman input data siswa</w:t>
      </w:r>
    </w:p>
    <w:p w14:paraId="0DF683DB" w14:textId="46F61EAF" w:rsidR="00C52F89" w:rsidRDefault="00560F48" w:rsidP="00C52F89">
      <w:pPr>
        <w:pStyle w:val="BodyText"/>
        <w:ind w:firstLine="0"/>
      </w:pPr>
      <w:bookmarkStart w:id="29" w:name="_Hlk63014656"/>
      <w:bookmarkEnd w:id="28"/>
      <w:r>
        <w:tab/>
      </w:r>
      <w:r w:rsidR="00C52F89" w:rsidRPr="00C52F89">
        <w:t xml:space="preserve">Halaman </w:t>
      </w:r>
      <w:r w:rsidR="00C52F89" w:rsidRPr="00817651">
        <w:rPr>
          <w:i/>
          <w:iCs/>
        </w:rPr>
        <w:t>table</w:t>
      </w:r>
      <w:r w:rsidR="00C52F89" w:rsidRPr="00C52F89">
        <w:t xml:space="preserve"> data siswa berisi tentang data santri yang tersimpan dalam </w:t>
      </w:r>
      <w:r w:rsidR="00C52F89" w:rsidRPr="00817651">
        <w:rPr>
          <w:i/>
          <w:iCs/>
        </w:rPr>
        <w:t>database</w:t>
      </w:r>
      <w:r w:rsidR="00C52F89" w:rsidRPr="00C52F89">
        <w:t xml:space="preserve">. Admin dapat mengolah data pada halaman data siswa seperti </w:t>
      </w:r>
      <w:r w:rsidR="00C52F89" w:rsidRPr="00817651">
        <w:rPr>
          <w:i/>
          <w:iCs/>
        </w:rPr>
        <w:t>edit</w:t>
      </w:r>
      <w:r w:rsidR="00C52F89" w:rsidRPr="00C52F89">
        <w:t xml:space="preserve"> data, hapus data, </w:t>
      </w:r>
      <w:r w:rsidR="00C52F89" w:rsidRPr="00817651">
        <w:rPr>
          <w:i/>
          <w:iCs/>
        </w:rPr>
        <w:t>input</w:t>
      </w:r>
      <w:r w:rsidR="00C52F89" w:rsidRPr="00C52F89">
        <w:t xml:space="preserve"> nilai, </w:t>
      </w:r>
      <w:r w:rsidR="00C52F89" w:rsidRPr="00817651">
        <w:rPr>
          <w:i/>
          <w:iCs/>
        </w:rPr>
        <w:t>edit</w:t>
      </w:r>
      <w:r w:rsidR="00C52F89" w:rsidRPr="00C52F89">
        <w:t xml:space="preserve"> nilai, dan cetak sertifikat. Lebih jelasnya dapat dilihat pada gambar 11.</w:t>
      </w:r>
    </w:p>
    <w:bookmarkEnd w:id="29"/>
    <w:p w14:paraId="4B0F832D" w14:textId="5903C109" w:rsidR="00DF1BDE" w:rsidRDefault="00FC6AC0" w:rsidP="00C52F89">
      <w:pPr>
        <w:pStyle w:val="BodyText"/>
        <w:ind w:firstLine="0"/>
      </w:pPr>
      <w:r>
        <w:rPr>
          <w:noProof/>
        </w:rPr>
        <w:drawing>
          <wp:inline distT="0" distB="0" distL="0" distR="0" wp14:anchorId="70FDFD3B" wp14:editId="0E7C91E6">
            <wp:extent cx="3117215" cy="1633480"/>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1633480"/>
                    </a:xfrm>
                    <a:prstGeom prst="rect">
                      <a:avLst/>
                    </a:prstGeom>
                    <a:noFill/>
                  </pic:spPr>
                </pic:pic>
              </a:graphicData>
            </a:graphic>
          </wp:inline>
        </w:drawing>
      </w:r>
    </w:p>
    <w:p w14:paraId="713438EF" w14:textId="392A1950" w:rsidR="00C52F89" w:rsidRDefault="00C52F89" w:rsidP="00C52F89">
      <w:pPr>
        <w:pStyle w:val="BodyText"/>
        <w:ind w:firstLine="0"/>
        <w:jc w:val="center"/>
      </w:pPr>
      <w:bookmarkStart w:id="30" w:name="_Hlk63014729"/>
      <w:r w:rsidRPr="00C52F89">
        <w:t>Gambar 11. Halaman Data Siswa</w:t>
      </w:r>
      <w:bookmarkEnd w:id="30"/>
    </w:p>
    <w:p w14:paraId="78FC7310" w14:textId="1FC69B13" w:rsidR="00A922C3" w:rsidRDefault="00A922C3" w:rsidP="00A922C3">
      <w:pPr>
        <w:pStyle w:val="BodyText"/>
        <w:ind w:firstLine="0"/>
      </w:pPr>
      <w:r>
        <w:tab/>
      </w:r>
      <w:bookmarkStart w:id="31" w:name="_Hlk63014746"/>
      <w:r w:rsidRPr="00A922C3">
        <w:t>Halaman pencarian digunakan untuk mencari data siswa dengan cara memasukkan NIS atau dengan memasukkan nama siswa. Lebih jelasnnya dapat dilihat pada gambar 12.</w:t>
      </w:r>
    </w:p>
    <w:bookmarkEnd w:id="31"/>
    <w:p w14:paraId="60C6B61B" w14:textId="3F6D901B" w:rsidR="00A922C3" w:rsidRDefault="00A922C3" w:rsidP="00A922C3">
      <w:pPr>
        <w:pStyle w:val="BodyText"/>
        <w:ind w:firstLine="0"/>
      </w:pPr>
      <w:r>
        <w:rPr>
          <w:noProof/>
        </w:rPr>
        <w:drawing>
          <wp:inline distT="0" distB="0" distL="0" distR="0" wp14:anchorId="6E5BD572" wp14:editId="1C661073">
            <wp:extent cx="3122183" cy="1584252"/>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2183" cy="1584252"/>
                    </a:xfrm>
                    <a:prstGeom prst="rect">
                      <a:avLst/>
                    </a:prstGeom>
                    <a:noFill/>
                  </pic:spPr>
                </pic:pic>
              </a:graphicData>
            </a:graphic>
          </wp:inline>
        </w:drawing>
      </w:r>
    </w:p>
    <w:p w14:paraId="361C3855" w14:textId="4718ED71" w:rsidR="00A922C3" w:rsidRDefault="00A922C3" w:rsidP="00A922C3">
      <w:pPr>
        <w:pStyle w:val="BodyText"/>
        <w:ind w:firstLine="0"/>
        <w:jc w:val="center"/>
      </w:pPr>
      <w:bookmarkStart w:id="32" w:name="_Hlk63014702"/>
      <w:r w:rsidRPr="00A922C3">
        <w:t>Gambar 12. Halaman Pencarian</w:t>
      </w:r>
    </w:p>
    <w:p w14:paraId="58315C8E" w14:textId="77777777" w:rsidR="00A922C3" w:rsidRDefault="00A922C3" w:rsidP="00AE755A">
      <w:pPr>
        <w:spacing w:line="360" w:lineRule="auto"/>
        <w:ind w:left="-6" w:right="45" w:firstLine="290"/>
        <w:rPr>
          <w:lang w:val="en-GB"/>
        </w:rPr>
      </w:pPr>
      <w:bookmarkStart w:id="33" w:name="_Hlk63014802"/>
      <w:bookmarkEnd w:id="32"/>
      <w:r>
        <w:rPr>
          <w:lang w:val="en-GB"/>
        </w:rPr>
        <w:t xml:space="preserve">Halaman </w:t>
      </w:r>
      <w:r w:rsidRPr="00DC30E6">
        <w:rPr>
          <w:i/>
          <w:iCs/>
          <w:lang w:val="en-GB"/>
        </w:rPr>
        <w:t>form input excel</w:t>
      </w:r>
      <w:r>
        <w:rPr>
          <w:lang w:val="en-GB"/>
        </w:rPr>
        <w:t xml:space="preserve"> digunakan untuk memasukkan data diri dan nilai siswa dengan inputan </w:t>
      </w:r>
      <w:r w:rsidRPr="00817651">
        <w:rPr>
          <w:i/>
          <w:iCs/>
          <w:lang w:val="en-GB"/>
        </w:rPr>
        <w:t>file excel</w:t>
      </w:r>
      <w:r>
        <w:rPr>
          <w:lang w:val="en-GB"/>
        </w:rPr>
        <w:t xml:space="preserve"> yang berekstensi csv. Panduan dalam cara memasukkan data diri dan nilai siswa agar nantinya dapat tersimpan ke dalam </w:t>
      </w:r>
      <w:r w:rsidRPr="00817651">
        <w:rPr>
          <w:i/>
          <w:iCs/>
          <w:lang w:val="en-GB"/>
        </w:rPr>
        <w:t>database</w:t>
      </w:r>
      <w:r>
        <w:rPr>
          <w:lang w:val="en-GB"/>
        </w:rPr>
        <w:t xml:space="preserve"> </w:t>
      </w:r>
      <w:r>
        <w:rPr>
          <w:lang w:val="en-GB"/>
        </w:rPr>
        <w:t xml:space="preserve">ada dalam </w:t>
      </w:r>
      <w:r w:rsidRPr="00817651">
        <w:rPr>
          <w:i/>
          <w:iCs/>
          <w:lang w:val="en-GB"/>
        </w:rPr>
        <w:t>page</w:t>
      </w:r>
      <w:r>
        <w:rPr>
          <w:lang w:val="en-GB"/>
        </w:rPr>
        <w:t xml:space="preserve"> ini . Lebih jelasnnya dapat dilihat pada gambar 13.</w:t>
      </w:r>
    </w:p>
    <w:bookmarkEnd w:id="33"/>
    <w:p w14:paraId="5836B6B5" w14:textId="46BC43D2" w:rsidR="00A922C3" w:rsidRDefault="00A922C3" w:rsidP="00A922C3">
      <w:pPr>
        <w:pStyle w:val="BodyText"/>
        <w:ind w:firstLine="0"/>
        <w:jc w:val="left"/>
      </w:pPr>
      <w:r>
        <w:rPr>
          <w:noProof/>
        </w:rPr>
        <w:drawing>
          <wp:inline distT="0" distB="0" distL="0" distR="0" wp14:anchorId="00853373" wp14:editId="1427678D">
            <wp:extent cx="3114808" cy="15866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4395" cy="1596584"/>
                    </a:xfrm>
                    <a:prstGeom prst="rect">
                      <a:avLst/>
                    </a:prstGeom>
                    <a:noFill/>
                  </pic:spPr>
                </pic:pic>
              </a:graphicData>
            </a:graphic>
          </wp:inline>
        </w:drawing>
      </w:r>
    </w:p>
    <w:p w14:paraId="64EE3B58" w14:textId="2C7E3E4C" w:rsidR="00A922C3" w:rsidRDefault="00A922C3" w:rsidP="00A922C3">
      <w:pPr>
        <w:pStyle w:val="BodyText"/>
        <w:ind w:firstLine="0"/>
        <w:jc w:val="center"/>
        <w:rPr>
          <w:i/>
          <w:iCs/>
        </w:rPr>
      </w:pPr>
      <w:bookmarkStart w:id="34" w:name="_Hlk63014990"/>
      <w:r w:rsidRPr="00A922C3">
        <w:t xml:space="preserve">Gambar 13. Halaman </w:t>
      </w:r>
      <w:r w:rsidRPr="00817651">
        <w:rPr>
          <w:i/>
          <w:iCs/>
        </w:rPr>
        <w:t>Form Input Excel</w:t>
      </w:r>
    </w:p>
    <w:p w14:paraId="0228AFD2" w14:textId="418A7F7D" w:rsidR="001F4B01" w:rsidRDefault="001F4B01" w:rsidP="001F4B01">
      <w:pPr>
        <w:pStyle w:val="BodyText"/>
        <w:ind w:firstLine="0"/>
        <w:jc w:val="left"/>
      </w:pPr>
      <w:r>
        <w:tab/>
        <w:t xml:space="preserve">Halaman cetak sertifikat berada pada daftar data siswa yang digunakan admin untuk mencetak sertifikat atau print sertifikat yang sudah ada </w:t>
      </w:r>
      <w:r w:rsidRPr="001F4B01">
        <w:rPr>
          <w:i/>
          <w:iCs/>
        </w:rPr>
        <w:t>QR Code</w:t>
      </w:r>
      <w:r>
        <w:rPr>
          <w:i/>
          <w:iCs/>
        </w:rPr>
        <w:t xml:space="preserve">. </w:t>
      </w:r>
      <w:r>
        <w:t>Lebih jelasnnya terdapat pada gambar 14.</w:t>
      </w:r>
    </w:p>
    <w:p w14:paraId="7949AE0F" w14:textId="7DC60042" w:rsidR="001F4B01" w:rsidRDefault="001F4B01" w:rsidP="001F4B01">
      <w:pPr>
        <w:pStyle w:val="BodyText"/>
        <w:ind w:firstLine="0"/>
        <w:jc w:val="left"/>
      </w:pPr>
      <w:r>
        <w:rPr>
          <w:noProof/>
        </w:rPr>
        <w:drawing>
          <wp:inline distT="0" distB="0" distL="0" distR="0" wp14:anchorId="3004DC8A" wp14:editId="705215B4">
            <wp:extent cx="3200400" cy="3495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stretch>
                      <a:fillRect/>
                    </a:stretch>
                  </pic:blipFill>
                  <pic:spPr>
                    <a:xfrm>
                      <a:off x="0" y="0"/>
                      <a:ext cx="3200400" cy="3495040"/>
                    </a:xfrm>
                    <a:prstGeom prst="rect">
                      <a:avLst/>
                    </a:prstGeom>
                  </pic:spPr>
                </pic:pic>
              </a:graphicData>
            </a:graphic>
          </wp:inline>
        </w:drawing>
      </w:r>
    </w:p>
    <w:bookmarkEnd w:id="34"/>
    <w:p w14:paraId="50EBB936" w14:textId="7418DA41" w:rsidR="00C52F89" w:rsidRDefault="00AE755A" w:rsidP="00C52F89">
      <w:pPr>
        <w:pStyle w:val="BodyText"/>
        <w:ind w:firstLine="0"/>
      </w:pPr>
      <w:r>
        <w:tab/>
      </w:r>
      <w:bookmarkStart w:id="35" w:name="_Hlk63015008"/>
      <w:r w:rsidR="00C52F89" w:rsidRPr="00C52F89">
        <w:t xml:space="preserve">Admin dapat mengakses </w:t>
      </w:r>
      <w:r w:rsidR="00C52F89" w:rsidRPr="00817651">
        <w:rPr>
          <w:i/>
          <w:iCs/>
        </w:rPr>
        <w:t>page</w:t>
      </w:r>
      <w:r w:rsidR="00C52F89" w:rsidRPr="00C52F89">
        <w:t xml:space="preserve"> validasi dengan memasukkan kode unik (NIS) ke dalam </w:t>
      </w:r>
      <w:r w:rsidR="00C52F89" w:rsidRPr="00817651">
        <w:rPr>
          <w:i/>
          <w:iCs/>
        </w:rPr>
        <w:t>page form</w:t>
      </w:r>
      <w:r w:rsidR="00C52F89" w:rsidRPr="00C52F89">
        <w:t xml:space="preserve"> validasi. NIS sesuai akan menuju ke </w:t>
      </w:r>
      <w:r w:rsidR="00C52F89" w:rsidRPr="00817651">
        <w:rPr>
          <w:i/>
          <w:iCs/>
        </w:rPr>
        <w:t>page</w:t>
      </w:r>
      <w:r w:rsidR="00C52F89" w:rsidRPr="00C52F89">
        <w:t xml:space="preserve"> validasi yang menampilkan data diri dan nilai siswa. NIS yang tidak sesuai akan menuju ke </w:t>
      </w:r>
      <w:r w:rsidR="00C52F89" w:rsidRPr="00817651">
        <w:rPr>
          <w:i/>
          <w:iCs/>
        </w:rPr>
        <w:t>page validasi</w:t>
      </w:r>
      <w:r w:rsidR="00C52F89" w:rsidRPr="00C52F89">
        <w:t xml:space="preserve"> tetapi muncul peringatan data tidak ditemukan. Lebih jelasnya terdapat pada gambar 1</w:t>
      </w:r>
      <w:r w:rsidR="001F4B01">
        <w:t>5</w:t>
      </w:r>
      <w:r w:rsidR="00C52F89" w:rsidRPr="00C52F89">
        <w:t>.</w:t>
      </w:r>
    </w:p>
    <w:bookmarkEnd w:id="35"/>
    <w:p w14:paraId="7A69C2A4" w14:textId="5D8B60B2" w:rsidR="00C52F89" w:rsidRDefault="00C52F89" w:rsidP="00C52F89">
      <w:pPr>
        <w:pStyle w:val="BodyText"/>
        <w:ind w:firstLine="0"/>
      </w:pPr>
      <w:r>
        <w:rPr>
          <w:noProof/>
        </w:rPr>
        <w:lastRenderedPageBreak/>
        <w:drawing>
          <wp:inline distT="0" distB="0" distL="0" distR="0" wp14:anchorId="06B7090F" wp14:editId="29D1FC17">
            <wp:extent cx="3200400" cy="1133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a:stretch>
                      <a:fillRect/>
                    </a:stretch>
                  </pic:blipFill>
                  <pic:spPr>
                    <a:xfrm>
                      <a:off x="0" y="0"/>
                      <a:ext cx="3200400" cy="1133475"/>
                    </a:xfrm>
                    <a:prstGeom prst="rect">
                      <a:avLst/>
                    </a:prstGeom>
                  </pic:spPr>
                </pic:pic>
              </a:graphicData>
            </a:graphic>
          </wp:inline>
        </w:drawing>
      </w:r>
    </w:p>
    <w:p w14:paraId="72897EE4" w14:textId="7A030A75" w:rsidR="00C52F89" w:rsidRDefault="00C52F89" w:rsidP="00C52F89">
      <w:pPr>
        <w:pStyle w:val="BodyText"/>
        <w:ind w:firstLine="0"/>
        <w:jc w:val="center"/>
      </w:pPr>
      <w:bookmarkStart w:id="36" w:name="_Hlk63015039"/>
      <w:r w:rsidRPr="00C52F89">
        <w:t>Gambar 1</w:t>
      </w:r>
      <w:r w:rsidR="001F4B01">
        <w:t>5</w:t>
      </w:r>
      <w:r w:rsidRPr="00C52F89">
        <w:t>. Halaman validasi dalam desktop</w:t>
      </w:r>
    </w:p>
    <w:p w14:paraId="7728D937" w14:textId="3903C2E0" w:rsidR="00C52F89" w:rsidRPr="009C02A8" w:rsidRDefault="009C02A8" w:rsidP="009C02A8">
      <w:pPr>
        <w:pStyle w:val="Heading2"/>
        <w:numPr>
          <w:ilvl w:val="0"/>
          <w:numId w:val="0"/>
        </w:numPr>
        <w:ind w:left="288"/>
      </w:pPr>
      <w:bookmarkStart w:id="37" w:name="_Hlk63015056"/>
      <w:bookmarkEnd w:id="36"/>
      <w:r w:rsidRPr="009C02A8">
        <w:t>A.2</w:t>
      </w:r>
      <w:r w:rsidR="00C52F89" w:rsidRPr="009C02A8">
        <w:t xml:space="preserve"> </w:t>
      </w:r>
      <w:r w:rsidR="00817651" w:rsidRPr="009C02A8">
        <w:rPr>
          <w:rStyle w:val="Heading2Char"/>
          <w:i/>
          <w:iCs/>
        </w:rPr>
        <w:t>Tampilan Web Pada Perangkat Smartphone</w:t>
      </w:r>
    </w:p>
    <w:bookmarkEnd w:id="37"/>
    <w:p w14:paraId="19097116" w14:textId="186E6FC3" w:rsidR="00C52F89" w:rsidRDefault="00AE755A" w:rsidP="00C52F89">
      <w:pPr>
        <w:pStyle w:val="BodyText"/>
        <w:ind w:firstLine="0"/>
      </w:pPr>
      <w:r>
        <w:tab/>
      </w:r>
      <w:bookmarkStart w:id="38" w:name="_Hlk63015071"/>
      <w:r w:rsidR="00C52F89" w:rsidRPr="00C52F89">
        <w:t xml:space="preserve">User menscan </w:t>
      </w:r>
      <w:r w:rsidR="00C52F89" w:rsidRPr="00817651">
        <w:rPr>
          <w:i/>
          <w:iCs/>
        </w:rPr>
        <w:t>QR Code</w:t>
      </w:r>
      <w:r w:rsidR="00C52F89" w:rsidRPr="00C52F89">
        <w:t xml:space="preserve"> pada sertifikat tahsin yang hasilnya akan masuk ke dalam </w:t>
      </w:r>
      <w:r w:rsidR="00C52F89" w:rsidRPr="00817651">
        <w:rPr>
          <w:i/>
          <w:iCs/>
        </w:rPr>
        <w:t>page view</w:t>
      </w:r>
      <w:r w:rsidR="00C52F89" w:rsidRPr="00C52F89">
        <w:t xml:space="preserve">. Halaman </w:t>
      </w:r>
      <w:r w:rsidR="00C52F89" w:rsidRPr="00817651">
        <w:rPr>
          <w:i/>
          <w:iCs/>
        </w:rPr>
        <w:t>view</w:t>
      </w:r>
      <w:r w:rsidR="00C52F89" w:rsidRPr="00C52F89">
        <w:t xml:space="preserve"> akan tampil setelah </w:t>
      </w:r>
      <w:r w:rsidR="00C52F89" w:rsidRPr="00817651">
        <w:rPr>
          <w:i/>
          <w:iCs/>
        </w:rPr>
        <w:t>user</w:t>
      </w:r>
      <w:r w:rsidR="00C52F89" w:rsidRPr="00C52F89">
        <w:t xml:space="preserve"> menscan </w:t>
      </w:r>
      <w:r w:rsidR="00C52F89" w:rsidRPr="00817651">
        <w:rPr>
          <w:i/>
          <w:iCs/>
        </w:rPr>
        <w:t>QR Code</w:t>
      </w:r>
      <w:r w:rsidR="00C52F89" w:rsidRPr="00C52F89">
        <w:t xml:space="preserve"> pada sertifikat yang menampilkan </w:t>
      </w:r>
      <w:r w:rsidR="00C52F89" w:rsidRPr="00817651">
        <w:rPr>
          <w:i/>
          <w:iCs/>
        </w:rPr>
        <w:t>url</w:t>
      </w:r>
      <w:r w:rsidR="00C52F89" w:rsidRPr="00C52F89">
        <w:t xml:space="preserve"> yang menuju ke </w:t>
      </w:r>
      <w:r w:rsidR="00C52F89" w:rsidRPr="00817651">
        <w:rPr>
          <w:i/>
          <w:iCs/>
        </w:rPr>
        <w:t>page view</w:t>
      </w:r>
      <w:r w:rsidR="00C52F89" w:rsidRPr="00C52F89">
        <w:t xml:space="preserve"> dalam </w:t>
      </w:r>
      <w:r w:rsidR="00C52F89" w:rsidRPr="00817651">
        <w:rPr>
          <w:i/>
          <w:iCs/>
        </w:rPr>
        <w:t>web</w:t>
      </w:r>
      <w:r w:rsidR="00C52F89" w:rsidRPr="00C52F89">
        <w:t xml:space="preserve"> </w:t>
      </w:r>
      <w:r w:rsidR="00C52F89" w:rsidRPr="00817651">
        <w:rPr>
          <w:i/>
          <w:iCs/>
        </w:rPr>
        <w:t>browser smartphone</w:t>
      </w:r>
      <w:r w:rsidR="00C52F89" w:rsidRPr="00C52F89">
        <w:t xml:space="preserve">. Apabila </w:t>
      </w:r>
      <w:r w:rsidR="00C52F89" w:rsidRPr="00817651">
        <w:rPr>
          <w:i/>
          <w:iCs/>
        </w:rPr>
        <w:t>page view</w:t>
      </w:r>
      <w:r w:rsidR="00C52F89" w:rsidRPr="00C52F89">
        <w:t xml:space="preserve"> tidak menampilkan data diri dan nilai harap segera melaporkan kepada LPPT MTA. Lebih jelasnya terdapat pada gambar 1</w:t>
      </w:r>
      <w:r w:rsidR="00A922C3">
        <w:t>5</w:t>
      </w:r>
      <w:r w:rsidR="00C52F89" w:rsidRPr="00C52F89">
        <w:t>.</w:t>
      </w:r>
    </w:p>
    <w:bookmarkEnd w:id="38"/>
    <w:p w14:paraId="3CAAB3F5" w14:textId="0DE6FDB2" w:rsidR="00C52F89" w:rsidRDefault="00C52F89" w:rsidP="00C52F89">
      <w:pPr>
        <w:pStyle w:val="BodyText"/>
        <w:ind w:firstLine="0"/>
      </w:pPr>
      <w:r>
        <w:rPr>
          <w:noProof/>
        </w:rPr>
        <w:drawing>
          <wp:inline distT="0" distB="0" distL="0" distR="0" wp14:anchorId="719F423E" wp14:editId="71A1CD2B">
            <wp:extent cx="3200400" cy="2876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9"/>
                    <a:stretch>
                      <a:fillRect/>
                    </a:stretch>
                  </pic:blipFill>
                  <pic:spPr>
                    <a:xfrm>
                      <a:off x="0" y="0"/>
                      <a:ext cx="3200400" cy="2876550"/>
                    </a:xfrm>
                    <a:prstGeom prst="rect">
                      <a:avLst/>
                    </a:prstGeom>
                  </pic:spPr>
                </pic:pic>
              </a:graphicData>
            </a:graphic>
          </wp:inline>
        </w:drawing>
      </w:r>
    </w:p>
    <w:p w14:paraId="6AC97177" w14:textId="2F7F766C" w:rsidR="00C52F89" w:rsidRDefault="00C52F89" w:rsidP="00C52F89">
      <w:pPr>
        <w:pStyle w:val="BodyText"/>
        <w:ind w:firstLine="0"/>
        <w:jc w:val="center"/>
        <w:rPr>
          <w:i/>
          <w:iCs/>
        </w:rPr>
      </w:pPr>
      <w:bookmarkStart w:id="39" w:name="_Hlk63015711"/>
      <w:r w:rsidRPr="00C52F89">
        <w:t>Gambar 1</w:t>
      </w:r>
      <w:r w:rsidR="00A922C3">
        <w:t>5</w:t>
      </w:r>
      <w:r w:rsidRPr="00C52F89">
        <w:t xml:space="preserve">. Halaman </w:t>
      </w:r>
      <w:r w:rsidRPr="00817651">
        <w:rPr>
          <w:i/>
          <w:iCs/>
        </w:rPr>
        <w:t>view</w:t>
      </w:r>
      <w:r w:rsidRPr="00C52F89">
        <w:t xml:space="preserve"> dalam </w:t>
      </w:r>
      <w:r w:rsidRPr="00817651">
        <w:rPr>
          <w:i/>
          <w:iCs/>
        </w:rPr>
        <w:t>smartphone</w:t>
      </w:r>
    </w:p>
    <w:p w14:paraId="47EED085" w14:textId="32AC0651" w:rsidR="009E10AB" w:rsidRDefault="009E10AB" w:rsidP="009E10AB">
      <w:pPr>
        <w:pStyle w:val="Heading1"/>
      </w:pPr>
      <w:r>
        <w:t>Pengujian</w:t>
      </w:r>
    </w:p>
    <w:p w14:paraId="5F49F0E9" w14:textId="70A014E9" w:rsidR="009E10AB" w:rsidRPr="009E10AB" w:rsidRDefault="009E10AB" w:rsidP="009E10AB">
      <w:pPr>
        <w:pStyle w:val="BodyText"/>
      </w:pPr>
      <w:bookmarkStart w:id="40" w:name="_Hlk63290773"/>
      <w:r>
        <w:t xml:space="preserve">Pengujian </w:t>
      </w:r>
      <w:r w:rsidRPr="009E10AB">
        <w:rPr>
          <w:i/>
          <w:iCs/>
        </w:rPr>
        <w:t>web</w:t>
      </w:r>
      <w:r>
        <w:rPr>
          <w:i/>
          <w:iCs/>
        </w:rPr>
        <w:t xml:space="preserve"> </w:t>
      </w:r>
      <w:r w:rsidRPr="009E10AB">
        <w:t>ini</w:t>
      </w:r>
      <w:r>
        <w:t xml:space="preserve"> menggunakan metode </w:t>
      </w:r>
      <w:r w:rsidRPr="009E10AB">
        <w:rPr>
          <w:i/>
          <w:iCs/>
        </w:rPr>
        <w:t>blackbox testing</w:t>
      </w:r>
      <w:r>
        <w:rPr>
          <w:i/>
          <w:iCs/>
        </w:rPr>
        <w:t xml:space="preserve"> </w:t>
      </w:r>
      <w:r>
        <w:t xml:space="preserve">dan kuesioner yang ditujukan kepada </w:t>
      </w:r>
      <w:r w:rsidRPr="009E10AB">
        <w:rPr>
          <w:i/>
          <w:iCs/>
        </w:rPr>
        <w:t>admin</w:t>
      </w:r>
      <w:r>
        <w:rPr>
          <w:i/>
          <w:iCs/>
        </w:rPr>
        <w:t xml:space="preserve"> </w:t>
      </w:r>
      <w:r>
        <w:t xml:space="preserve">dan santri  yang dilakukan secara </w:t>
      </w:r>
      <w:r w:rsidRPr="009E10AB">
        <w:rPr>
          <w:i/>
          <w:iCs/>
        </w:rPr>
        <w:t>online</w:t>
      </w:r>
    </w:p>
    <w:p w14:paraId="46FA4A9C" w14:textId="00A88476" w:rsidR="00AE755A" w:rsidRPr="00DF37D1" w:rsidRDefault="00AE755A" w:rsidP="009E10AB">
      <w:pPr>
        <w:pStyle w:val="Heading2"/>
        <w:rPr>
          <w:i w:val="0"/>
          <w:iCs w:val="0"/>
        </w:rPr>
      </w:pPr>
      <w:bookmarkStart w:id="41" w:name="_Hlk63015723"/>
      <w:bookmarkEnd w:id="39"/>
      <w:bookmarkEnd w:id="40"/>
      <w:r w:rsidRPr="00DF37D1">
        <w:rPr>
          <w:rStyle w:val="Heading2Char"/>
          <w:i/>
          <w:iCs/>
        </w:rPr>
        <w:t>Uji QR Code</w:t>
      </w:r>
    </w:p>
    <w:p w14:paraId="15A10948" w14:textId="1B6BA38D" w:rsidR="00AE755A" w:rsidRDefault="00AE755A" w:rsidP="00AE755A">
      <w:pPr>
        <w:pStyle w:val="BodyText"/>
        <w:ind w:firstLine="0"/>
      </w:pPr>
      <w:r>
        <w:tab/>
      </w:r>
      <w:r w:rsidRPr="00AE755A">
        <w:t xml:space="preserve">Pengujian </w:t>
      </w:r>
      <w:r w:rsidRPr="00FA7696">
        <w:rPr>
          <w:i/>
          <w:iCs/>
        </w:rPr>
        <w:t>QR Code</w:t>
      </w:r>
      <w:r w:rsidRPr="00AE755A">
        <w:t xml:space="preserve"> bertujuan untuk memastikan </w:t>
      </w:r>
      <w:r w:rsidRPr="00FA7696">
        <w:rPr>
          <w:i/>
          <w:iCs/>
        </w:rPr>
        <w:t>QR Code</w:t>
      </w:r>
      <w:r w:rsidRPr="00AE755A">
        <w:t xml:space="preserve"> berhasil dipindahi atau tidak, Pengujian </w:t>
      </w:r>
      <w:r w:rsidRPr="00FA7696">
        <w:rPr>
          <w:i/>
          <w:iCs/>
        </w:rPr>
        <w:t>QR Code</w:t>
      </w:r>
      <w:r w:rsidRPr="00AE755A">
        <w:t xml:space="preserve"> ini meliputi pengujian jarak dan pengujian bentuk </w:t>
      </w:r>
      <w:r w:rsidRPr="00FA7696">
        <w:rPr>
          <w:i/>
          <w:iCs/>
        </w:rPr>
        <w:t>QR Code.</w:t>
      </w:r>
    </w:p>
    <w:p w14:paraId="27007924" w14:textId="37CC66ED" w:rsidR="00AE755A" w:rsidRDefault="009E10AB" w:rsidP="001F4B01">
      <w:pPr>
        <w:pStyle w:val="Heading2"/>
        <w:numPr>
          <w:ilvl w:val="0"/>
          <w:numId w:val="0"/>
        </w:numPr>
      </w:pPr>
      <w:bookmarkStart w:id="42" w:name="_Hlk63015754"/>
      <w:bookmarkEnd w:id="41"/>
      <w:r>
        <w:t>A.1</w:t>
      </w:r>
      <w:r w:rsidR="00AE755A">
        <w:t xml:space="preserve"> Pengujian Jarak Pemindaian </w:t>
      </w:r>
      <w:r w:rsidR="00AE755A" w:rsidRPr="00FA7696">
        <w:t>QR Code</w:t>
      </w:r>
      <w:r w:rsidR="00AE755A">
        <w:t>.</w:t>
      </w:r>
    </w:p>
    <w:p w14:paraId="0B6E27E0" w14:textId="5F374E41" w:rsidR="00AE755A" w:rsidRDefault="00AE755A" w:rsidP="00AE755A">
      <w:pPr>
        <w:pStyle w:val="BodyText"/>
        <w:ind w:firstLine="0"/>
      </w:pPr>
      <w:r>
        <w:tab/>
        <w:t xml:space="preserve">Pengujian dilakukan guna mengetahui seberapa jarak maksimal pemindaian </w:t>
      </w:r>
      <w:r w:rsidRPr="00FA7696">
        <w:rPr>
          <w:i/>
          <w:iCs/>
        </w:rPr>
        <w:t>QR Code</w:t>
      </w:r>
      <w:r>
        <w:t xml:space="preserve"> yang dapat dibaca oleh </w:t>
      </w:r>
      <w:r>
        <w:t xml:space="preserve">pemindai pada </w:t>
      </w:r>
      <w:r w:rsidRPr="00DF37D1">
        <w:rPr>
          <w:i/>
          <w:iCs/>
        </w:rPr>
        <w:t>smartphone</w:t>
      </w:r>
      <w:r>
        <w:t xml:space="preserve">. Jarak yang diuji mulai dari 10 cm sampai 60 cm, Hasil pengujian ada pada tabel </w:t>
      </w:r>
      <w:r w:rsidR="00DF37D1">
        <w:t>2</w:t>
      </w:r>
      <w:r>
        <w:t>.</w:t>
      </w:r>
    </w:p>
    <w:p w14:paraId="16A0F04A" w14:textId="18A193EA" w:rsidR="00AE755A" w:rsidRDefault="00AE755A" w:rsidP="00AE755A">
      <w:pPr>
        <w:pStyle w:val="BodyText"/>
        <w:ind w:firstLine="0"/>
        <w:jc w:val="center"/>
      </w:pPr>
      <w:bookmarkStart w:id="43" w:name="_Hlk63015778"/>
      <w:bookmarkEnd w:id="42"/>
      <w:r w:rsidRPr="00AE755A">
        <w:t>Tabel</w:t>
      </w:r>
      <w:r w:rsidR="00DF37D1">
        <w:t xml:space="preserve"> 2</w:t>
      </w:r>
      <w:r w:rsidRPr="00AE755A">
        <w:t>. Pengujian Jarak Pemindai</w:t>
      </w:r>
    </w:p>
    <w:tbl>
      <w:tblPr>
        <w:tblStyle w:val="TableGrid"/>
        <w:tblW w:w="0" w:type="auto"/>
        <w:jc w:val="center"/>
        <w:tblLook w:val="04A0" w:firstRow="1" w:lastRow="0" w:firstColumn="1" w:lastColumn="0" w:noHBand="0" w:noVBand="1"/>
      </w:tblPr>
      <w:tblGrid>
        <w:gridCol w:w="2596"/>
        <w:gridCol w:w="2434"/>
      </w:tblGrid>
      <w:tr w:rsidR="001F4B01" w14:paraId="362E81F7" w14:textId="77777777" w:rsidTr="001F4B01">
        <w:trPr>
          <w:jc w:val="center"/>
        </w:trPr>
        <w:tc>
          <w:tcPr>
            <w:tcW w:w="2953" w:type="dxa"/>
          </w:tcPr>
          <w:bookmarkEnd w:id="43"/>
          <w:p w14:paraId="37136462" w14:textId="77777777" w:rsidR="001F4B01" w:rsidRPr="001F4B01" w:rsidRDefault="001F4B01" w:rsidP="00322BBB">
            <w:pPr>
              <w:jc w:val="center"/>
              <w:rPr>
                <w:sz w:val="20"/>
                <w:szCs w:val="20"/>
                <w:lang w:val="id-ID"/>
              </w:rPr>
            </w:pPr>
            <w:r w:rsidRPr="001F4B01">
              <w:rPr>
                <w:sz w:val="20"/>
                <w:szCs w:val="20"/>
                <w:lang w:val="id-ID"/>
              </w:rPr>
              <w:t>Jarak</w:t>
            </w:r>
          </w:p>
        </w:tc>
        <w:tc>
          <w:tcPr>
            <w:tcW w:w="2717" w:type="dxa"/>
          </w:tcPr>
          <w:p w14:paraId="7DFEE1EF" w14:textId="77777777" w:rsidR="001F4B01" w:rsidRPr="001F4B01" w:rsidRDefault="001F4B01" w:rsidP="00322BBB">
            <w:pPr>
              <w:jc w:val="center"/>
              <w:rPr>
                <w:sz w:val="20"/>
                <w:szCs w:val="20"/>
                <w:lang w:val="id-ID"/>
              </w:rPr>
            </w:pPr>
            <w:r w:rsidRPr="001F4B01">
              <w:rPr>
                <w:sz w:val="20"/>
                <w:szCs w:val="20"/>
                <w:lang w:val="id-ID"/>
              </w:rPr>
              <w:t>Hasil</w:t>
            </w:r>
          </w:p>
        </w:tc>
      </w:tr>
      <w:tr w:rsidR="001F4B01" w14:paraId="715EDCDF" w14:textId="77777777" w:rsidTr="001F4B01">
        <w:trPr>
          <w:trHeight w:val="328"/>
          <w:jc w:val="center"/>
        </w:trPr>
        <w:tc>
          <w:tcPr>
            <w:tcW w:w="2953" w:type="dxa"/>
          </w:tcPr>
          <w:p w14:paraId="313CA930" w14:textId="77777777" w:rsidR="001F4B01" w:rsidRPr="001F4B01" w:rsidRDefault="001F4B01" w:rsidP="00322BBB">
            <w:pPr>
              <w:spacing w:line="360" w:lineRule="auto"/>
              <w:jc w:val="center"/>
              <w:rPr>
                <w:sz w:val="20"/>
                <w:szCs w:val="20"/>
                <w:lang w:val="id-ID"/>
              </w:rPr>
            </w:pPr>
            <w:r w:rsidRPr="001F4B01">
              <w:rPr>
                <w:sz w:val="20"/>
                <w:szCs w:val="20"/>
                <w:lang w:val="en-GB"/>
              </w:rPr>
              <w:t>5</w:t>
            </w:r>
            <w:r w:rsidRPr="001F4B01">
              <w:rPr>
                <w:sz w:val="20"/>
                <w:szCs w:val="20"/>
                <w:lang w:val="id-ID"/>
              </w:rPr>
              <w:t xml:space="preserve"> cm</w:t>
            </w:r>
          </w:p>
        </w:tc>
        <w:tc>
          <w:tcPr>
            <w:tcW w:w="2717" w:type="dxa"/>
          </w:tcPr>
          <w:p w14:paraId="7F3362B6" w14:textId="77777777" w:rsidR="001F4B01" w:rsidRPr="001F4B01" w:rsidRDefault="001F4B01" w:rsidP="00322BBB">
            <w:pPr>
              <w:jc w:val="center"/>
              <w:rPr>
                <w:sz w:val="20"/>
                <w:szCs w:val="20"/>
                <w:lang w:val="en-GB"/>
              </w:rPr>
            </w:pPr>
            <w:r w:rsidRPr="001F4B01">
              <w:rPr>
                <w:sz w:val="20"/>
                <w:szCs w:val="20"/>
                <w:lang w:val="en-GB"/>
              </w:rPr>
              <w:t>Gagal</w:t>
            </w:r>
          </w:p>
        </w:tc>
      </w:tr>
      <w:tr w:rsidR="001F4B01" w14:paraId="3E708DA3" w14:textId="77777777" w:rsidTr="001F4B01">
        <w:trPr>
          <w:jc w:val="center"/>
        </w:trPr>
        <w:tc>
          <w:tcPr>
            <w:tcW w:w="2953" w:type="dxa"/>
          </w:tcPr>
          <w:p w14:paraId="5F4C417C" w14:textId="77777777" w:rsidR="001F4B01" w:rsidRPr="001F4B01" w:rsidRDefault="001F4B01" w:rsidP="00322BBB">
            <w:pPr>
              <w:spacing w:line="360" w:lineRule="auto"/>
              <w:jc w:val="center"/>
              <w:rPr>
                <w:sz w:val="20"/>
                <w:szCs w:val="20"/>
                <w:lang w:val="id-ID"/>
              </w:rPr>
            </w:pPr>
            <w:r w:rsidRPr="001F4B01">
              <w:rPr>
                <w:sz w:val="20"/>
                <w:szCs w:val="20"/>
                <w:lang w:val="en-GB"/>
              </w:rPr>
              <w:t>10</w:t>
            </w:r>
            <w:r w:rsidRPr="001F4B01">
              <w:rPr>
                <w:sz w:val="20"/>
                <w:szCs w:val="20"/>
                <w:lang w:val="id-ID"/>
              </w:rPr>
              <w:t xml:space="preserve"> cm</w:t>
            </w:r>
          </w:p>
        </w:tc>
        <w:tc>
          <w:tcPr>
            <w:tcW w:w="2717" w:type="dxa"/>
          </w:tcPr>
          <w:p w14:paraId="0B79103C" w14:textId="77777777" w:rsidR="001F4B01" w:rsidRPr="001F4B01" w:rsidRDefault="001F4B01" w:rsidP="00322BBB">
            <w:pPr>
              <w:jc w:val="center"/>
              <w:rPr>
                <w:sz w:val="20"/>
                <w:szCs w:val="20"/>
                <w:lang w:val="id-ID"/>
              </w:rPr>
            </w:pPr>
            <w:r w:rsidRPr="001F4B01">
              <w:rPr>
                <w:sz w:val="20"/>
                <w:szCs w:val="20"/>
                <w:lang w:val="en-GB"/>
              </w:rPr>
              <w:t>Berhasil</w:t>
            </w:r>
          </w:p>
        </w:tc>
      </w:tr>
      <w:tr w:rsidR="001F4B01" w14:paraId="68402392" w14:textId="77777777" w:rsidTr="001F4B01">
        <w:trPr>
          <w:jc w:val="center"/>
        </w:trPr>
        <w:tc>
          <w:tcPr>
            <w:tcW w:w="2953" w:type="dxa"/>
          </w:tcPr>
          <w:p w14:paraId="7EF676C2" w14:textId="77777777" w:rsidR="001F4B01" w:rsidRPr="001F4B01" w:rsidRDefault="001F4B01" w:rsidP="00322BBB">
            <w:pPr>
              <w:spacing w:line="360" w:lineRule="auto"/>
              <w:jc w:val="center"/>
              <w:rPr>
                <w:sz w:val="20"/>
                <w:szCs w:val="20"/>
                <w:lang w:val="id-ID"/>
              </w:rPr>
            </w:pPr>
            <w:r w:rsidRPr="001F4B01">
              <w:rPr>
                <w:sz w:val="20"/>
                <w:szCs w:val="20"/>
                <w:lang w:val="id-ID"/>
              </w:rPr>
              <w:t>15 cm</w:t>
            </w:r>
          </w:p>
        </w:tc>
        <w:tc>
          <w:tcPr>
            <w:tcW w:w="2717" w:type="dxa"/>
          </w:tcPr>
          <w:p w14:paraId="5036FACB" w14:textId="77777777" w:rsidR="001F4B01" w:rsidRPr="001F4B01" w:rsidRDefault="001F4B01" w:rsidP="00322BBB">
            <w:pPr>
              <w:jc w:val="center"/>
              <w:rPr>
                <w:sz w:val="20"/>
                <w:szCs w:val="20"/>
                <w:lang w:val="id-ID"/>
              </w:rPr>
            </w:pPr>
            <w:r w:rsidRPr="001F4B01">
              <w:rPr>
                <w:sz w:val="20"/>
                <w:szCs w:val="20"/>
                <w:lang w:val="en-GB"/>
              </w:rPr>
              <w:t>Berhasil</w:t>
            </w:r>
          </w:p>
        </w:tc>
      </w:tr>
      <w:tr w:rsidR="001F4B01" w14:paraId="7A2F020B" w14:textId="77777777" w:rsidTr="001F4B01">
        <w:trPr>
          <w:jc w:val="center"/>
        </w:trPr>
        <w:tc>
          <w:tcPr>
            <w:tcW w:w="2953" w:type="dxa"/>
          </w:tcPr>
          <w:p w14:paraId="7FA19278" w14:textId="77777777" w:rsidR="001F4B01" w:rsidRPr="001F4B01" w:rsidRDefault="001F4B01" w:rsidP="00322BBB">
            <w:pPr>
              <w:spacing w:line="360" w:lineRule="auto"/>
              <w:jc w:val="center"/>
              <w:rPr>
                <w:sz w:val="20"/>
                <w:szCs w:val="20"/>
                <w:lang w:val="id-ID"/>
              </w:rPr>
            </w:pPr>
            <w:r w:rsidRPr="001F4B01">
              <w:rPr>
                <w:sz w:val="20"/>
                <w:szCs w:val="20"/>
                <w:lang w:val="id-ID"/>
              </w:rPr>
              <w:t>20 cm</w:t>
            </w:r>
          </w:p>
        </w:tc>
        <w:tc>
          <w:tcPr>
            <w:tcW w:w="2717" w:type="dxa"/>
          </w:tcPr>
          <w:p w14:paraId="747CFE27" w14:textId="77777777" w:rsidR="001F4B01" w:rsidRPr="001F4B01" w:rsidRDefault="001F4B01" w:rsidP="00322BBB">
            <w:pPr>
              <w:jc w:val="center"/>
              <w:rPr>
                <w:sz w:val="20"/>
                <w:szCs w:val="20"/>
                <w:lang w:val="id-ID"/>
              </w:rPr>
            </w:pPr>
            <w:r w:rsidRPr="001F4B01">
              <w:rPr>
                <w:sz w:val="20"/>
                <w:szCs w:val="20"/>
                <w:lang w:val="en-GB"/>
              </w:rPr>
              <w:t>Berhasil</w:t>
            </w:r>
          </w:p>
        </w:tc>
      </w:tr>
      <w:tr w:rsidR="001F4B01" w14:paraId="14BAE8A6" w14:textId="77777777" w:rsidTr="001F4B01">
        <w:trPr>
          <w:jc w:val="center"/>
        </w:trPr>
        <w:tc>
          <w:tcPr>
            <w:tcW w:w="2953" w:type="dxa"/>
          </w:tcPr>
          <w:p w14:paraId="786E6524" w14:textId="77777777" w:rsidR="001F4B01" w:rsidRPr="001F4B01" w:rsidRDefault="001F4B01" w:rsidP="00322BBB">
            <w:pPr>
              <w:spacing w:line="360" w:lineRule="auto"/>
              <w:jc w:val="center"/>
              <w:rPr>
                <w:sz w:val="20"/>
                <w:szCs w:val="20"/>
                <w:lang w:val="id-ID"/>
              </w:rPr>
            </w:pPr>
            <w:r w:rsidRPr="001F4B01">
              <w:rPr>
                <w:sz w:val="20"/>
                <w:szCs w:val="20"/>
                <w:lang w:val="id-ID"/>
              </w:rPr>
              <w:t>25 cm</w:t>
            </w:r>
          </w:p>
        </w:tc>
        <w:tc>
          <w:tcPr>
            <w:tcW w:w="2717" w:type="dxa"/>
          </w:tcPr>
          <w:p w14:paraId="3E2B0DBD" w14:textId="77777777" w:rsidR="001F4B01" w:rsidRPr="001F4B01" w:rsidRDefault="001F4B01" w:rsidP="00322BBB">
            <w:pPr>
              <w:jc w:val="center"/>
              <w:rPr>
                <w:sz w:val="20"/>
                <w:szCs w:val="20"/>
                <w:lang w:val="id-ID"/>
              </w:rPr>
            </w:pPr>
            <w:r w:rsidRPr="001F4B01">
              <w:rPr>
                <w:sz w:val="20"/>
                <w:szCs w:val="20"/>
                <w:lang w:val="en-GB"/>
              </w:rPr>
              <w:t>Berhasil</w:t>
            </w:r>
          </w:p>
        </w:tc>
      </w:tr>
      <w:tr w:rsidR="001F4B01" w14:paraId="7424DF9D" w14:textId="77777777" w:rsidTr="001F4B01">
        <w:trPr>
          <w:jc w:val="center"/>
        </w:trPr>
        <w:tc>
          <w:tcPr>
            <w:tcW w:w="2953" w:type="dxa"/>
          </w:tcPr>
          <w:p w14:paraId="617BEBBD" w14:textId="77777777" w:rsidR="001F4B01" w:rsidRPr="001F4B01" w:rsidRDefault="001F4B01" w:rsidP="00322BBB">
            <w:pPr>
              <w:spacing w:line="360" w:lineRule="auto"/>
              <w:jc w:val="center"/>
              <w:rPr>
                <w:sz w:val="20"/>
                <w:szCs w:val="20"/>
                <w:lang w:val="id-ID"/>
              </w:rPr>
            </w:pPr>
            <w:r w:rsidRPr="001F4B01">
              <w:rPr>
                <w:sz w:val="20"/>
                <w:szCs w:val="20"/>
                <w:lang w:val="id-ID"/>
              </w:rPr>
              <w:t>30 cm</w:t>
            </w:r>
          </w:p>
        </w:tc>
        <w:tc>
          <w:tcPr>
            <w:tcW w:w="2717" w:type="dxa"/>
          </w:tcPr>
          <w:p w14:paraId="6A0F9DC8" w14:textId="77777777" w:rsidR="001F4B01" w:rsidRPr="001F4B01" w:rsidRDefault="001F4B01" w:rsidP="00322BBB">
            <w:pPr>
              <w:jc w:val="center"/>
              <w:rPr>
                <w:sz w:val="20"/>
                <w:szCs w:val="20"/>
                <w:lang w:val="en-GB"/>
              </w:rPr>
            </w:pPr>
            <w:r w:rsidRPr="001F4B01">
              <w:rPr>
                <w:sz w:val="20"/>
                <w:szCs w:val="20"/>
                <w:lang w:val="en-GB"/>
              </w:rPr>
              <w:t>Berhasil</w:t>
            </w:r>
          </w:p>
        </w:tc>
      </w:tr>
    </w:tbl>
    <w:p w14:paraId="628A87B7" w14:textId="77777777" w:rsidR="00C52F89" w:rsidRDefault="00C52F89" w:rsidP="00C52F89">
      <w:pPr>
        <w:pStyle w:val="BodyText"/>
        <w:ind w:firstLine="0"/>
      </w:pPr>
    </w:p>
    <w:p w14:paraId="433A85CC" w14:textId="6D8ED79D" w:rsidR="00C52F89" w:rsidRDefault="009E10AB" w:rsidP="001F4B01">
      <w:pPr>
        <w:pStyle w:val="Heading2"/>
        <w:numPr>
          <w:ilvl w:val="0"/>
          <w:numId w:val="0"/>
        </w:numPr>
      </w:pPr>
      <w:bookmarkStart w:id="44" w:name="_Hlk63015821"/>
      <w:r>
        <w:t xml:space="preserve">A.2 </w:t>
      </w:r>
      <w:r w:rsidR="00AE755A" w:rsidRPr="00AE755A">
        <w:t xml:space="preserve">Pengujian Bentuk </w:t>
      </w:r>
      <w:r w:rsidR="00AE755A" w:rsidRPr="00FA7696">
        <w:t>QR Code</w:t>
      </w:r>
    </w:p>
    <w:bookmarkEnd w:id="44"/>
    <w:p w14:paraId="204D2CAB" w14:textId="163247A4" w:rsidR="00AE755A" w:rsidRDefault="00AE755A" w:rsidP="007417C2">
      <w:pPr>
        <w:pStyle w:val="BodyText"/>
        <w:ind w:firstLine="0"/>
      </w:pPr>
      <w:r>
        <w:tab/>
      </w:r>
      <w:bookmarkStart w:id="45" w:name="_Hlk63015840"/>
      <w:r w:rsidRPr="00AE755A">
        <w:t xml:space="preserve">Pengujian Bentuk yaitu pengujian berbentuk </w:t>
      </w:r>
      <w:r w:rsidRPr="00FA7696">
        <w:rPr>
          <w:i/>
          <w:iCs/>
        </w:rPr>
        <w:t>QR Code</w:t>
      </w:r>
      <w:r w:rsidRPr="00AE755A">
        <w:t xml:space="preserve"> yang berbentuk utuh 100% hingga dibuat </w:t>
      </w:r>
      <w:r w:rsidR="00FA7696" w:rsidRPr="00FA7696">
        <w:rPr>
          <w:i/>
          <w:iCs/>
        </w:rPr>
        <w:t>QR Code</w:t>
      </w:r>
      <w:r w:rsidRPr="00AE755A">
        <w:t xml:space="preserve"> 25%.Hasil pengujian ada pada tabel </w:t>
      </w:r>
      <w:r w:rsidR="00DF37D1">
        <w:t>3</w:t>
      </w:r>
      <w:r w:rsidRPr="00AE755A">
        <w:t>.</w:t>
      </w:r>
    </w:p>
    <w:p w14:paraId="68A70B3D" w14:textId="232580EC" w:rsidR="00AE755A" w:rsidRDefault="00AE755A" w:rsidP="00AE755A">
      <w:pPr>
        <w:pStyle w:val="BodyText"/>
        <w:ind w:firstLine="0"/>
        <w:jc w:val="center"/>
        <w:rPr>
          <w:i/>
          <w:iCs/>
        </w:rPr>
      </w:pPr>
      <w:bookmarkStart w:id="46" w:name="_Hlk63015855"/>
      <w:bookmarkEnd w:id="45"/>
      <w:r w:rsidRPr="00AE755A">
        <w:t xml:space="preserve">Tabel </w:t>
      </w:r>
      <w:r w:rsidR="00DF37D1">
        <w:t>3</w:t>
      </w:r>
      <w:r w:rsidRPr="00AE755A">
        <w:t>.Pengujian Bentuk</w:t>
      </w:r>
      <w:r w:rsidRPr="00FA7696">
        <w:rPr>
          <w:i/>
          <w:iCs/>
        </w:rPr>
        <w:t xml:space="preserve"> QR</w:t>
      </w:r>
      <w:r w:rsidR="00F54AD3">
        <w:rPr>
          <w:i/>
          <w:iCs/>
        </w:rPr>
        <w:t xml:space="preserve"> Code</w:t>
      </w:r>
    </w:p>
    <w:tbl>
      <w:tblPr>
        <w:tblStyle w:val="TableGrid"/>
        <w:tblW w:w="0" w:type="auto"/>
        <w:jc w:val="center"/>
        <w:tblLook w:val="04A0" w:firstRow="1" w:lastRow="0" w:firstColumn="1" w:lastColumn="0" w:noHBand="0" w:noVBand="1"/>
      </w:tblPr>
      <w:tblGrid>
        <w:gridCol w:w="2605"/>
        <w:gridCol w:w="2425"/>
      </w:tblGrid>
      <w:tr w:rsidR="001F4B01" w14:paraId="6D13A5A7" w14:textId="77777777" w:rsidTr="001F4B01">
        <w:trPr>
          <w:jc w:val="center"/>
        </w:trPr>
        <w:tc>
          <w:tcPr>
            <w:tcW w:w="2953" w:type="dxa"/>
          </w:tcPr>
          <w:p w14:paraId="188907F3" w14:textId="77777777" w:rsidR="001F4B01" w:rsidRDefault="001F4B01" w:rsidP="00322BBB">
            <w:pPr>
              <w:jc w:val="center"/>
              <w:rPr>
                <w:lang w:val="id-ID"/>
              </w:rPr>
            </w:pPr>
            <w:r>
              <w:rPr>
                <w:lang w:val="id-ID"/>
              </w:rPr>
              <w:t>Bentuk Kode QR</w:t>
            </w:r>
          </w:p>
        </w:tc>
        <w:tc>
          <w:tcPr>
            <w:tcW w:w="2717" w:type="dxa"/>
          </w:tcPr>
          <w:p w14:paraId="5C02A8D4" w14:textId="77777777" w:rsidR="001F4B01" w:rsidRDefault="001F4B01" w:rsidP="00322BBB">
            <w:pPr>
              <w:jc w:val="center"/>
              <w:rPr>
                <w:lang w:val="id-ID"/>
              </w:rPr>
            </w:pPr>
            <w:r>
              <w:rPr>
                <w:lang w:val="id-ID"/>
              </w:rPr>
              <w:t>Hasil</w:t>
            </w:r>
          </w:p>
        </w:tc>
      </w:tr>
      <w:tr w:rsidR="001F4B01" w14:paraId="67AC525F" w14:textId="77777777" w:rsidTr="001F4B01">
        <w:trPr>
          <w:jc w:val="center"/>
        </w:trPr>
        <w:tc>
          <w:tcPr>
            <w:tcW w:w="2953" w:type="dxa"/>
          </w:tcPr>
          <w:p w14:paraId="25C6F34D" w14:textId="77777777" w:rsidR="001F4B01" w:rsidRDefault="001F4B01" w:rsidP="00322BBB">
            <w:pPr>
              <w:jc w:val="center"/>
              <w:rPr>
                <w:lang w:val="id-ID"/>
              </w:rPr>
            </w:pPr>
            <w:r>
              <w:rPr>
                <w:lang w:val="id-ID"/>
              </w:rPr>
              <w:t>25%</w:t>
            </w:r>
          </w:p>
        </w:tc>
        <w:tc>
          <w:tcPr>
            <w:tcW w:w="2717" w:type="dxa"/>
          </w:tcPr>
          <w:p w14:paraId="5C709FB9" w14:textId="77777777" w:rsidR="001F4B01" w:rsidRPr="00523795" w:rsidRDefault="001F4B01" w:rsidP="00322BBB">
            <w:pPr>
              <w:jc w:val="center"/>
              <w:rPr>
                <w:lang w:val="en-GB"/>
              </w:rPr>
            </w:pPr>
            <w:r>
              <w:rPr>
                <w:lang w:val="en-GB"/>
              </w:rPr>
              <w:t>Gagal</w:t>
            </w:r>
          </w:p>
        </w:tc>
      </w:tr>
      <w:tr w:rsidR="001F4B01" w14:paraId="5A0CEFE6" w14:textId="77777777" w:rsidTr="001F4B01">
        <w:trPr>
          <w:jc w:val="center"/>
        </w:trPr>
        <w:tc>
          <w:tcPr>
            <w:tcW w:w="2953" w:type="dxa"/>
          </w:tcPr>
          <w:p w14:paraId="58E1025E" w14:textId="77777777" w:rsidR="001F4B01" w:rsidRDefault="001F4B01" w:rsidP="00322BBB">
            <w:pPr>
              <w:jc w:val="center"/>
              <w:rPr>
                <w:lang w:val="id-ID"/>
              </w:rPr>
            </w:pPr>
            <w:r>
              <w:rPr>
                <w:lang w:val="id-ID"/>
              </w:rPr>
              <w:t>50%</w:t>
            </w:r>
          </w:p>
        </w:tc>
        <w:tc>
          <w:tcPr>
            <w:tcW w:w="2717" w:type="dxa"/>
          </w:tcPr>
          <w:p w14:paraId="4B24B3A7" w14:textId="77777777" w:rsidR="001F4B01" w:rsidRPr="00523795" w:rsidRDefault="001F4B01" w:rsidP="00322BBB">
            <w:pPr>
              <w:jc w:val="center"/>
              <w:rPr>
                <w:lang w:val="en-GB"/>
              </w:rPr>
            </w:pPr>
            <w:r>
              <w:rPr>
                <w:lang w:val="en-GB"/>
              </w:rPr>
              <w:t>Gagal</w:t>
            </w:r>
          </w:p>
        </w:tc>
      </w:tr>
      <w:tr w:rsidR="001F4B01" w14:paraId="06D467DA" w14:textId="77777777" w:rsidTr="001F4B01">
        <w:trPr>
          <w:jc w:val="center"/>
        </w:trPr>
        <w:tc>
          <w:tcPr>
            <w:tcW w:w="2953" w:type="dxa"/>
          </w:tcPr>
          <w:p w14:paraId="3D5C296A" w14:textId="77777777" w:rsidR="001F4B01" w:rsidRDefault="001F4B01" w:rsidP="00322BBB">
            <w:pPr>
              <w:jc w:val="center"/>
              <w:rPr>
                <w:lang w:val="id-ID"/>
              </w:rPr>
            </w:pPr>
            <w:r>
              <w:rPr>
                <w:lang w:val="id-ID"/>
              </w:rPr>
              <w:t>75%</w:t>
            </w:r>
          </w:p>
        </w:tc>
        <w:tc>
          <w:tcPr>
            <w:tcW w:w="2717" w:type="dxa"/>
          </w:tcPr>
          <w:p w14:paraId="13AD9FB4" w14:textId="77777777" w:rsidR="001F4B01" w:rsidRPr="00523795" w:rsidRDefault="001F4B01" w:rsidP="00322BBB">
            <w:pPr>
              <w:jc w:val="center"/>
              <w:rPr>
                <w:lang w:val="en-GB"/>
              </w:rPr>
            </w:pPr>
            <w:r>
              <w:rPr>
                <w:lang w:val="en-GB"/>
              </w:rPr>
              <w:t>Gagal</w:t>
            </w:r>
          </w:p>
        </w:tc>
      </w:tr>
      <w:tr w:rsidR="001F4B01" w14:paraId="2ACD553E" w14:textId="77777777" w:rsidTr="001F4B01">
        <w:trPr>
          <w:jc w:val="center"/>
        </w:trPr>
        <w:tc>
          <w:tcPr>
            <w:tcW w:w="2953" w:type="dxa"/>
          </w:tcPr>
          <w:p w14:paraId="1DA0D729" w14:textId="77777777" w:rsidR="001F4B01" w:rsidRDefault="001F4B01" w:rsidP="00322BBB">
            <w:pPr>
              <w:jc w:val="center"/>
              <w:rPr>
                <w:lang w:val="id-ID"/>
              </w:rPr>
            </w:pPr>
            <w:r>
              <w:rPr>
                <w:lang w:val="id-ID"/>
              </w:rPr>
              <w:t>100%</w:t>
            </w:r>
          </w:p>
        </w:tc>
        <w:tc>
          <w:tcPr>
            <w:tcW w:w="2717" w:type="dxa"/>
          </w:tcPr>
          <w:p w14:paraId="3E6B05E1" w14:textId="77777777" w:rsidR="001F4B01" w:rsidRPr="00523795" w:rsidRDefault="001F4B01" w:rsidP="00322BBB">
            <w:pPr>
              <w:jc w:val="center"/>
              <w:rPr>
                <w:lang w:val="en-GB"/>
              </w:rPr>
            </w:pPr>
            <w:r>
              <w:rPr>
                <w:lang w:val="en-GB"/>
              </w:rPr>
              <w:t>Berhasil</w:t>
            </w:r>
          </w:p>
        </w:tc>
      </w:tr>
    </w:tbl>
    <w:p w14:paraId="21E30023" w14:textId="26FF6836" w:rsidR="00C52F89" w:rsidRPr="00560F48" w:rsidRDefault="00AE755A" w:rsidP="00560F48">
      <w:pPr>
        <w:pStyle w:val="Heading2"/>
      </w:pPr>
      <w:bookmarkStart w:id="47" w:name="_Hlk63015883"/>
      <w:bookmarkEnd w:id="46"/>
      <w:r w:rsidRPr="00560F48">
        <w:t xml:space="preserve"> </w:t>
      </w:r>
      <w:r w:rsidRPr="00560F48">
        <w:rPr>
          <w:rStyle w:val="Heading2Char"/>
          <w:i/>
          <w:iCs/>
        </w:rPr>
        <w:t>Uji Sistem</w:t>
      </w:r>
    </w:p>
    <w:bookmarkEnd w:id="47"/>
    <w:p w14:paraId="1BA08DF8" w14:textId="35F556CC" w:rsidR="00AE755A" w:rsidRDefault="00AE755A" w:rsidP="007417C2">
      <w:pPr>
        <w:pStyle w:val="BodyText"/>
        <w:ind w:firstLine="0"/>
      </w:pPr>
      <w:r>
        <w:tab/>
      </w:r>
      <w:bookmarkStart w:id="48" w:name="_Hlk63015910"/>
      <w:r w:rsidRPr="00AE755A">
        <w:t xml:space="preserve">Pengujian sistem ini menggunakan metode </w:t>
      </w:r>
      <w:r w:rsidRPr="00FA7696">
        <w:rPr>
          <w:i/>
          <w:iCs/>
        </w:rPr>
        <w:t>black-box testing</w:t>
      </w:r>
      <w:r w:rsidRPr="00AE755A">
        <w:t xml:space="preserve"> yang bertujuan untuk menguji fungsionalitas </w:t>
      </w:r>
      <w:r w:rsidRPr="00FA7696">
        <w:rPr>
          <w:i/>
          <w:iCs/>
        </w:rPr>
        <w:t xml:space="preserve">sistem </w:t>
      </w:r>
      <w:r w:rsidRPr="00AE755A">
        <w:t xml:space="preserve">tersebut berjalan dengan baik atau tidak. Hasil pengujian dapat dilihat pada tabel </w:t>
      </w:r>
      <w:r w:rsidR="00DF37D1">
        <w:t>4</w:t>
      </w:r>
      <w:r w:rsidRPr="00AE755A">
        <w:t>.</w:t>
      </w:r>
    </w:p>
    <w:tbl>
      <w:tblPr>
        <w:tblStyle w:val="TableGrid"/>
        <w:tblW w:w="0" w:type="auto"/>
        <w:tblInd w:w="-5" w:type="dxa"/>
        <w:tblLayout w:type="fixed"/>
        <w:tblLook w:val="04A0" w:firstRow="1" w:lastRow="0" w:firstColumn="1" w:lastColumn="0" w:noHBand="0" w:noVBand="1"/>
      </w:tblPr>
      <w:tblGrid>
        <w:gridCol w:w="567"/>
        <w:gridCol w:w="899"/>
        <w:gridCol w:w="1303"/>
        <w:gridCol w:w="1342"/>
        <w:gridCol w:w="924"/>
      </w:tblGrid>
      <w:tr w:rsidR="00A85CDC" w:rsidRPr="00A85CDC" w14:paraId="0F09FA91" w14:textId="77777777" w:rsidTr="00A85CDC">
        <w:tc>
          <w:tcPr>
            <w:tcW w:w="567" w:type="dxa"/>
          </w:tcPr>
          <w:p w14:paraId="5FF14AF3" w14:textId="77777777" w:rsidR="00A85CDC" w:rsidRPr="00A85CDC" w:rsidRDefault="00A85CDC" w:rsidP="00322BBB">
            <w:pPr>
              <w:spacing w:line="360" w:lineRule="auto"/>
              <w:jc w:val="center"/>
              <w:rPr>
                <w:sz w:val="20"/>
                <w:szCs w:val="20"/>
                <w:lang w:val="id-ID"/>
              </w:rPr>
            </w:pPr>
            <w:r w:rsidRPr="00A85CDC">
              <w:rPr>
                <w:sz w:val="20"/>
                <w:szCs w:val="20"/>
                <w:lang w:val="id-ID"/>
              </w:rPr>
              <w:t>No</w:t>
            </w:r>
          </w:p>
        </w:tc>
        <w:tc>
          <w:tcPr>
            <w:tcW w:w="899" w:type="dxa"/>
          </w:tcPr>
          <w:p w14:paraId="46D54237" w14:textId="77777777" w:rsidR="00A85CDC" w:rsidRPr="00A85CDC" w:rsidRDefault="00A85CDC" w:rsidP="00322BBB">
            <w:pPr>
              <w:spacing w:line="360" w:lineRule="auto"/>
              <w:jc w:val="center"/>
              <w:rPr>
                <w:sz w:val="20"/>
                <w:szCs w:val="20"/>
                <w:lang w:val="id-ID"/>
              </w:rPr>
            </w:pPr>
            <w:r w:rsidRPr="00A85CDC">
              <w:rPr>
                <w:sz w:val="20"/>
                <w:szCs w:val="20"/>
                <w:lang w:val="id-ID"/>
              </w:rPr>
              <w:t>Pengujian</w:t>
            </w:r>
          </w:p>
        </w:tc>
        <w:tc>
          <w:tcPr>
            <w:tcW w:w="1303" w:type="dxa"/>
          </w:tcPr>
          <w:p w14:paraId="7E5A0E12" w14:textId="77777777" w:rsidR="00A85CDC" w:rsidRPr="00A85CDC" w:rsidRDefault="00A85CDC" w:rsidP="00322BBB">
            <w:pPr>
              <w:spacing w:line="360" w:lineRule="auto"/>
              <w:jc w:val="center"/>
              <w:rPr>
                <w:sz w:val="20"/>
                <w:szCs w:val="20"/>
                <w:lang w:val="id-ID"/>
              </w:rPr>
            </w:pPr>
            <w:r w:rsidRPr="00A85CDC">
              <w:rPr>
                <w:sz w:val="20"/>
                <w:szCs w:val="20"/>
                <w:lang w:val="id-ID"/>
              </w:rPr>
              <w:t>Input</w:t>
            </w:r>
          </w:p>
        </w:tc>
        <w:tc>
          <w:tcPr>
            <w:tcW w:w="1342" w:type="dxa"/>
          </w:tcPr>
          <w:p w14:paraId="5FDABD6D" w14:textId="77777777" w:rsidR="00A85CDC" w:rsidRPr="00A85CDC" w:rsidRDefault="00A85CDC" w:rsidP="00322BBB">
            <w:pPr>
              <w:spacing w:line="360" w:lineRule="auto"/>
              <w:jc w:val="center"/>
              <w:rPr>
                <w:sz w:val="20"/>
                <w:szCs w:val="20"/>
                <w:lang w:val="id-ID"/>
              </w:rPr>
            </w:pPr>
            <w:r w:rsidRPr="00A85CDC">
              <w:rPr>
                <w:sz w:val="20"/>
                <w:szCs w:val="20"/>
                <w:lang w:val="id-ID"/>
              </w:rPr>
              <w:t>Hasil yang diharapkan</w:t>
            </w:r>
          </w:p>
        </w:tc>
        <w:tc>
          <w:tcPr>
            <w:tcW w:w="924" w:type="dxa"/>
          </w:tcPr>
          <w:p w14:paraId="65A1E639" w14:textId="77777777" w:rsidR="00A85CDC" w:rsidRPr="00A85CDC" w:rsidRDefault="00A85CDC" w:rsidP="00322BBB">
            <w:pPr>
              <w:spacing w:line="360" w:lineRule="auto"/>
              <w:jc w:val="center"/>
              <w:rPr>
                <w:sz w:val="20"/>
                <w:szCs w:val="20"/>
                <w:lang w:val="id-ID"/>
              </w:rPr>
            </w:pPr>
            <w:r w:rsidRPr="00A85CDC">
              <w:rPr>
                <w:sz w:val="20"/>
                <w:szCs w:val="20"/>
                <w:lang w:val="id-ID"/>
              </w:rPr>
              <w:t>Hasil</w:t>
            </w:r>
          </w:p>
        </w:tc>
      </w:tr>
      <w:tr w:rsidR="00A85CDC" w:rsidRPr="00A85CDC" w14:paraId="3D45C872" w14:textId="77777777" w:rsidTr="00A85CDC">
        <w:tc>
          <w:tcPr>
            <w:tcW w:w="567" w:type="dxa"/>
          </w:tcPr>
          <w:p w14:paraId="0CDE48B2" w14:textId="77777777" w:rsidR="00A85CDC" w:rsidRPr="00A85CDC" w:rsidRDefault="00A85CDC" w:rsidP="00322BBB">
            <w:pPr>
              <w:jc w:val="center"/>
              <w:rPr>
                <w:sz w:val="20"/>
                <w:szCs w:val="20"/>
                <w:lang w:val="id-ID"/>
              </w:rPr>
            </w:pPr>
            <w:r w:rsidRPr="00A85CDC">
              <w:rPr>
                <w:sz w:val="20"/>
                <w:szCs w:val="20"/>
                <w:lang w:val="id-ID"/>
              </w:rPr>
              <w:t>1</w:t>
            </w:r>
          </w:p>
        </w:tc>
        <w:tc>
          <w:tcPr>
            <w:tcW w:w="899" w:type="dxa"/>
          </w:tcPr>
          <w:p w14:paraId="46979B19" w14:textId="77777777" w:rsidR="00A85CDC" w:rsidRPr="00A85CDC" w:rsidRDefault="00A85CDC" w:rsidP="00322BBB">
            <w:pPr>
              <w:jc w:val="left"/>
              <w:rPr>
                <w:i/>
                <w:iCs/>
                <w:sz w:val="20"/>
                <w:szCs w:val="20"/>
                <w:lang w:val="id-ID"/>
              </w:rPr>
            </w:pPr>
            <w:r w:rsidRPr="00A85CDC">
              <w:rPr>
                <w:i/>
                <w:iCs/>
                <w:sz w:val="20"/>
                <w:szCs w:val="20"/>
                <w:lang w:val="id-ID"/>
              </w:rPr>
              <w:t>Login</w:t>
            </w:r>
          </w:p>
        </w:tc>
        <w:tc>
          <w:tcPr>
            <w:tcW w:w="1303" w:type="dxa"/>
          </w:tcPr>
          <w:p w14:paraId="4125DE08" w14:textId="77777777" w:rsidR="00A85CDC" w:rsidRPr="00A85CDC" w:rsidRDefault="00A85CDC" w:rsidP="00322BBB">
            <w:pPr>
              <w:jc w:val="left"/>
              <w:rPr>
                <w:sz w:val="20"/>
                <w:szCs w:val="20"/>
                <w:lang w:val="id-ID"/>
              </w:rPr>
            </w:pPr>
            <w:r w:rsidRPr="00A85CDC">
              <w:rPr>
                <w:sz w:val="20"/>
                <w:szCs w:val="20"/>
                <w:lang w:val="id-ID"/>
              </w:rPr>
              <w:t>Klik</w:t>
            </w:r>
            <w:r w:rsidRPr="00A85CDC">
              <w:rPr>
                <w:i/>
                <w:iCs/>
                <w:sz w:val="20"/>
                <w:szCs w:val="20"/>
                <w:lang w:val="id-ID"/>
              </w:rPr>
              <w:t xml:space="preserve"> Login</w:t>
            </w:r>
          </w:p>
        </w:tc>
        <w:tc>
          <w:tcPr>
            <w:tcW w:w="1342" w:type="dxa"/>
          </w:tcPr>
          <w:p w14:paraId="64C3AB7A" w14:textId="77777777" w:rsidR="00A85CDC" w:rsidRPr="00A85CDC" w:rsidRDefault="00A85CDC" w:rsidP="00322BBB">
            <w:pPr>
              <w:jc w:val="left"/>
              <w:rPr>
                <w:sz w:val="20"/>
                <w:szCs w:val="20"/>
                <w:lang w:val="id-ID"/>
              </w:rPr>
            </w:pPr>
            <w:r w:rsidRPr="00A85CDC">
              <w:rPr>
                <w:sz w:val="20"/>
                <w:szCs w:val="20"/>
                <w:lang w:val="id-ID"/>
              </w:rPr>
              <w:t>Masuk halaman admin</w:t>
            </w:r>
          </w:p>
        </w:tc>
        <w:tc>
          <w:tcPr>
            <w:tcW w:w="924" w:type="dxa"/>
          </w:tcPr>
          <w:p w14:paraId="4196479A" w14:textId="77777777" w:rsidR="00A85CDC" w:rsidRPr="00A85CDC" w:rsidRDefault="00A85CDC" w:rsidP="00322BBB">
            <w:pPr>
              <w:jc w:val="center"/>
              <w:rPr>
                <w:sz w:val="20"/>
                <w:szCs w:val="20"/>
                <w:lang w:val="en-GB"/>
              </w:rPr>
            </w:pPr>
            <w:r w:rsidRPr="00A85CDC">
              <w:rPr>
                <w:sz w:val="20"/>
                <w:szCs w:val="20"/>
                <w:lang w:val="en-GB"/>
              </w:rPr>
              <w:t>Berhasil</w:t>
            </w:r>
          </w:p>
        </w:tc>
      </w:tr>
      <w:tr w:rsidR="00A85CDC" w:rsidRPr="00A85CDC" w14:paraId="7623443A" w14:textId="77777777" w:rsidTr="00A85CDC">
        <w:tc>
          <w:tcPr>
            <w:tcW w:w="567" w:type="dxa"/>
          </w:tcPr>
          <w:p w14:paraId="39278DAA" w14:textId="77777777" w:rsidR="00A85CDC" w:rsidRPr="00A85CDC" w:rsidRDefault="00A85CDC" w:rsidP="00322BBB">
            <w:pPr>
              <w:jc w:val="center"/>
              <w:rPr>
                <w:sz w:val="20"/>
                <w:szCs w:val="20"/>
                <w:lang w:val="id-ID"/>
              </w:rPr>
            </w:pPr>
            <w:r w:rsidRPr="00A85CDC">
              <w:rPr>
                <w:sz w:val="20"/>
                <w:szCs w:val="20"/>
                <w:lang w:val="id-ID"/>
              </w:rPr>
              <w:t>2</w:t>
            </w:r>
          </w:p>
        </w:tc>
        <w:tc>
          <w:tcPr>
            <w:tcW w:w="899" w:type="dxa"/>
          </w:tcPr>
          <w:p w14:paraId="3D727AD7" w14:textId="77777777" w:rsidR="00A85CDC" w:rsidRPr="00A85CDC" w:rsidRDefault="00A85CDC" w:rsidP="00322BBB">
            <w:pPr>
              <w:jc w:val="left"/>
              <w:rPr>
                <w:sz w:val="20"/>
                <w:szCs w:val="20"/>
                <w:lang w:val="en-GB"/>
              </w:rPr>
            </w:pPr>
            <w:r w:rsidRPr="00A85CDC">
              <w:rPr>
                <w:sz w:val="20"/>
                <w:szCs w:val="20"/>
                <w:lang w:val="en-GB"/>
              </w:rPr>
              <w:t>Tambah Data</w:t>
            </w:r>
          </w:p>
        </w:tc>
        <w:tc>
          <w:tcPr>
            <w:tcW w:w="1303" w:type="dxa"/>
          </w:tcPr>
          <w:p w14:paraId="6BDF59E7" w14:textId="77777777" w:rsidR="00A85CDC" w:rsidRPr="00A85CDC" w:rsidRDefault="00A85CDC" w:rsidP="00322BBB">
            <w:pPr>
              <w:jc w:val="left"/>
              <w:rPr>
                <w:sz w:val="20"/>
                <w:szCs w:val="20"/>
                <w:lang w:val="en-GB"/>
              </w:rPr>
            </w:pPr>
            <w:r w:rsidRPr="00A85CDC">
              <w:rPr>
                <w:sz w:val="20"/>
                <w:szCs w:val="20"/>
                <w:lang w:val="id-ID"/>
              </w:rPr>
              <w:t>Klik Tambah Data</w:t>
            </w:r>
          </w:p>
        </w:tc>
        <w:tc>
          <w:tcPr>
            <w:tcW w:w="1342" w:type="dxa"/>
          </w:tcPr>
          <w:p w14:paraId="7288DDEA" w14:textId="77777777" w:rsidR="00A85CDC" w:rsidRPr="00A85CDC" w:rsidRDefault="00A85CDC" w:rsidP="00322BBB">
            <w:pPr>
              <w:jc w:val="left"/>
              <w:rPr>
                <w:sz w:val="20"/>
                <w:szCs w:val="20"/>
                <w:lang w:val="id-ID"/>
              </w:rPr>
            </w:pPr>
            <w:r w:rsidRPr="00A85CDC">
              <w:rPr>
                <w:sz w:val="20"/>
                <w:szCs w:val="20"/>
                <w:lang w:val="en-GB"/>
              </w:rPr>
              <w:t>Menambahkan data diri siswa</w:t>
            </w:r>
          </w:p>
        </w:tc>
        <w:tc>
          <w:tcPr>
            <w:tcW w:w="924" w:type="dxa"/>
          </w:tcPr>
          <w:p w14:paraId="07B64289" w14:textId="77777777" w:rsidR="00A85CDC" w:rsidRPr="00A85CDC" w:rsidRDefault="00A85CDC" w:rsidP="00322BBB">
            <w:pPr>
              <w:jc w:val="center"/>
              <w:rPr>
                <w:sz w:val="20"/>
                <w:szCs w:val="20"/>
                <w:lang w:val="en-GB"/>
              </w:rPr>
            </w:pPr>
            <w:r w:rsidRPr="00A85CDC">
              <w:rPr>
                <w:sz w:val="20"/>
                <w:szCs w:val="20"/>
                <w:lang w:val="en-GB"/>
              </w:rPr>
              <w:t>Berhasil</w:t>
            </w:r>
          </w:p>
        </w:tc>
      </w:tr>
      <w:tr w:rsidR="00A85CDC" w:rsidRPr="00A85CDC" w14:paraId="63B93907" w14:textId="77777777" w:rsidTr="00A85CDC">
        <w:tc>
          <w:tcPr>
            <w:tcW w:w="567" w:type="dxa"/>
          </w:tcPr>
          <w:p w14:paraId="41FD69B2" w14:textId="77777777" w:rsidR="00A85CDC" w:rsidRPr="00A85CDC" w:rsidRDefault="00A85CDC" w:rsidP="00322BBB">
            <w:pPr>
              <w:jc w:val="center"/>
              <w:rPr>
                <w:sz w:val="20"/>
                <w:szCs w:val="20"/>
                <w:lang w:val="id-ID"/>
              </w:rPr>
            </w:pPr>
            <w:r w:rsidRPr="00A85CDC">
              <w:rPr>
                <w:sz w:val="20"/>
                <w:szCs w:val="20"/>
                <w:lang w:val="id-ID"/>
              </w:rPr>
              <w:t>3</w:t>
            </w:r>
          </w:p>
        </w:tc>
        <w:tc>
          <w:tcPr>
            <w:tcW w:w="899" w:type="dxa"/>
          </w:tcPr>
          <w:p w14:paraId="31CC989F" w14:textId="77777777" w:rsidR="00A85CDC" w:rsidRPr="00A85CDC" w:rsidRDefault="00A85CDC" w:rsidP="00322BBB">
            <w:pPr>
              <w:jc w:val="left"/>
              <w:rPr>
                <w:sz w:val="20"/>
                <w:szCs w:val="20"/>
                <w:lang w:val="en-GB"/>
              </w:rPr>
            </w:pPr>
            <w:r w:rsidRPr="00A85CDC">
              <w:rPr>
                <w:sz w:val="20"/>
                <w:szCs w:val="20"/>
                <w:lang w:val="en-GB"/>
              </w:rPr>
              <w:t>Tambah Nilai</w:t>
            </w:r>
          </w:p>
        </w:tc>
        <w:tc>
          <w:tcPr>
            <w:tcW w:w="1303" w:type="dxa"/>
          </w:tcPr>
          <w:p w14:paraId="1107E621" w14:textId="77777777" w:rsidR="00A85CDC" w:rsidRPr="00A85CDC" w:rsidRDefault="00A85CDC" w:rsidP="00322BBB">
            <w:pPr>
              <w:jc w:val="left"/>
              <w:rPr>
                <w:sz w:val="20"/>
                <w:szCs w:val="20"/>
                <w:lang w:val="en-GB"/>
              </w:rPr>
            </w:pPr>
            <w:r w:rsidRPr="00A85CDC">
              <w:rPr>
                <w:sz w:val="20"/>
                <w:szCs w:val="20"/>
                <w:lang w:val="en-GB"/>
              </w:rPr>
              <w:t>Tambah Nilai</w:t>
            </w:r>
          </w:p>
        </w:tc>
        <w:tc>
          <w:tcPr>
            <w:tcW w:w="1342" w:type="dxa"/>
          </w:tcPr>
          <w:p w14:paraId="771435B5" w14:textId="77777777" w:rsidR="00A85CDC" w:rsidRPr="00A85CDC" w:rsidRDefault="00A85CDC" w:rsidP="00322BBB">
            <w:pPr>
              <w:jc w:val="left"/>
              <w:rPr>
                <w:sz w:val="20"/>
                <w:szCs w:val="20"/>
                <w:lang w:val="en-GB"/>
              </w:rPr>
            </w:pPr>
            <w:r w:rsidRPr="00A85CDC">
              <w:rPr>
                <w:sz w:val="20"/>
                <w:szCs w:val="20"/>
                <w:lang w:val="en-GB"/>
              </w:rPr>
              <w:t>Menambahkan nilai siswa</w:t>
            </w:r>
          </w:p>
        </w:tc>
        <w:tc>
          <w:tcPr>
            <w:tcW w:w="924" w:type="dxa"/>
          </w:tcPr>
          <w:p w14:paraId="5D5D6A05" w14:textId="77777777" w:rsidR="00A85CDC" w:rsidRPr="00A85CDC" w:rsidRDefault="00A85CDC" w:rsidP="00322BBB">
            <w:pPr>
              <w:jc w:val="center"/>
              <w:rPr>
                <w:sz w:val="20"/>
                <w:szCs w:val="20"/>
                <w:lang w:val="en-GB"/>
              </w:rPr>
            </w:pPr>
            <w:r w:rsidRPr="00A85CDC">
              <w:rPr>
                <w:sz w:val="20"/>
                <w:szCs w:val="20"/>
                <w:lang w:val="en-GB"/>
              </w:rPr>
              <w:t>Berhasil</w:t>
            </w:r>
          </w:p>
        </w:tc>
      </w:tr>
      <w:tr w:rsidR="00A85CDC" w:rsidRPr="00A85CDC" w14:paraId="056D7834" w14:textId="77777777" w:rsidTr="00A85CDC">
        <w:tc>
          <w:tcPr>
            <w:tcW w:w="567" w:type="dxa"/>
          </w:tcPr>
          <w:p w14:paraId="53CD9B02" w14:textId="77777777" w:rsidR="00A85CDC" w:rsidRPr="00A85CDC" w:rsidRDefault="00A85CDC" w:rsidP="00322BBB">
            <w:pPr>
              <w:jc w:val="center"/>
              <w:rPr>
                <w:sz w:val="20"/>
                <w:szCs w:val="20"/>
                <w:lang w:val="id-ID"/>
              </w:rPr>
            </w:pPr>
            <w:r w:rsidRPr="00A85CDC">
              <w:rPr>
                <w:sz w:val="20"/>
                <w:szCs w:val="20"/>
                <w:lang w:val="id-ID"/>
              </w:rPr>
              <w:t>4</w:t>
            </w:r>
          </w:p>
        </w:tc>
        <w:tc>
          <w:tcPr>
            <w:tcW w:w="899" w:type="dxa"/>
          </w:tcPr>
          <w:p w14:paraId="11C070EC" w14:textId="77777777" w:rsidR="00A85CDC" w:rsidRPr="00A85CDC" w:rsidRDefault="00A85CDC" w:rsidP="00322BBB">
            <w:pPr>
              <w:jc w:val="left"/>
              <w:rPr>
                <w:sz w:val="20"/>
                <w:szCs w:val="20"/>
                <w:lang w:val="en-GB"/>
              </w:rPr>
            </w:pPr>
            <w:r w:rsidRPr="00A85CDC">
              <w:rPr>
                <w:sz w:val="20"/>
                <w:szCs w:val="20"/>
                <w:lang w:val="en-GB"/>
              </w:rPr>
              <w:t>Hapus Data</w:t>
            </w:r>
          </w:p>
        </w:tc>
        <w:tc>
          <w:tcPr>
            <w:tcW w:w="1303" w:type="dxa"/>
          </w:tcPr>
          <w:p w14:paraId="1EB8D55E" w14:textId="77777777" w:rsidR="00A85CDC" w:rsidRPr="00A85CDC" w:rsidRDefault="00A85CDC" w:rsidP="00322BBB">
            <w:pPr>
              <w:jc w:val="left"/>
              <w:rPr>
                <w:sz w:val="20"/>
                <w:szCs w:val="20"/>
                <w:lang w:val="en-GB"/>
              </w:rPr>
            </w:pPr>
            <w:r w:rsidRPr="00A85CDC">
              <w:rPr>
                <w:sz w:val="20"/>
                <w:szCs w:val="20"/>
                <w:lang w:val="id-ID"/>
              </w:rPr>
              <w:t xml:space="preserve">Klik </w:t>
            </w:r>
            <w:r w:rsidRPr="00A85CDC">
              <w:rPr>
                <w:i/>
                <w:iCs/>
                <w:sz w:val="20"/>
                <w:szCs w:val="20"/>
                <w:lang w:val="en-GB"/>
              </w:rPr>
              <w:t>Delete</w:t>
            </w:r>
          </w:p>
        </w:tc>
        <w:tc>
          <w:tcPr>
            <w:tcW w:w="1342" w:type="dxa"/>
          </w:tcPr>
          <w:p w14:paraId="33DE4380" w14:textId="77777777" w:rsidR="00A85CDC" w:rsidRPr="00A85CDC" w:rsidRDefault="00A85CDC" w:rsidP="00322BBB">
            <w:pPr>
              <w:jc w:val="left"/>
              <w:rPr>
                <w:sz w:val="20"/>
                <w:szCs w:val="20"/>
                <w:lang w:val="en-GB"/>
              </w:rPr>
            </w:pPr>
            <w:r w:rsidRPr="00A85CDC">
              <w:rPr>
                <w:sz w:val="20"/>
                <w:szCs w:val="20"/>
                <w:lang w:val="en-GB"/>
              </w:rPr>
              <w:t>Menghapus data siswa</w:t>
            </w:r>
          </w:p>
        </w:tc>
        <w:tc>
          <w:tcPr>
            <w:tcW w:w="924" w:type="dxa"/>
          </w:tcPr>
          <w:p w14:paraId="70D062DC"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13409A94" w14:textId="77777777" w:rsidTr="00A85CDC">
        <w:tc>
          <w:tcPr>
            <w:tcW w:w="567" w:type="dxa"/>
          </w:tcPr>
          <w:p w14:paraId="53A9141E" w14:textId="77777777" w:rsidR="00A85CDC" w:rsidRPr="00A85CDC" w:rsidRDefault="00A85CDC" w:rsidP="00322BBB">
            <w:pPr>
              <w:jc w:val="center"/>
              <w:rPr>
                <w:sz w:val="20"/>
                <w:szCs w:val="20"/>
                <w:lang w:val="id-ID"/>
              </w:rPr>
            </w:pPr>
            <w:r w:rsidRPr="00A85CDC">
              <w:rPr>
                <w:sz w:val="20"/>
                <w:szCs w:val="20"/>
                <w:lang w:val="id-ID"/>
              </w:rPr>
              <w:t>5</w:t>
            </w:r>
          </w:p>
        </w:tc>
        <w:tc>
          <w:tcPr>
            <w:tcW w:w="899" w:type="dxa"/>
          </w:tcPr>
          <w:p w14:paraId="1875A9B4" w14:textId="77777777" w:rsidR="00A85CDC" w:rsidRPr="00A85CDC" w:rsidRDefault="00A85CDC" w:rsidP="00322BBB">
            <w:pPr>
              <w:jc w:val="left"/>
              <w:rPr>
                <w:sz w:val="20"/>
                <w:szCs w:val="20"/>
                <w:lang w:val="en-GB"/>
              </w:rPr>
            </w:pPr>
            <w:r w:rsidRPr="00A85CDC">
              <w:rPr>
                <w:i/>
                <w:iCs/>
                <w:sz w:val="20"/>
                <w:szCs w:val="20"/>
                <w:lang w:val="id-ID"/>
              </w:rPr>
              <w:t>E</w:t>
            </w:r>
            <w:r w:rsidRPr="00A85CDC">
              <w:rPr>
                <w:i/>
                <w:iCs/>
                <w:sz w:val="20"/>
                <w:szCs w:val="20"/>
                <w:lang w:val="en-GB"/>
              </w:rPr>
              <w:t>dit</w:t>
            </w:r>
            <w:r w:rsidRPr="00A85CDC">
              <w:rPr>
                <w:sz w:val="20"/>
                <w:szCs w:val="20"/>
                <w:lang w:val="en-GB"/>
              </w:rPr>
              <w:t xml:space="preserve"> Data Siswa</w:t>
            </w:r>
          </w:p>
        </w:tc>
        <w:tc>
          <w:tcPr>
            <w:tcW w:w="1303" w:type="dxa"/>
          </w:tcPr>
          <w:p w14:paraId="74FC19F5" w14:textId="77777777" w:rsidR="00A85CDC" w:rsidRPr="00A85CDC" w:rsidRDefault="00A85CDC" w:rsidP="00322BBB">
            <w:pPr>
              <w:jc w:val="left"/>
              <w:rPr>
                <w:sz w:val="20"/>
                <w:szCs w:val="20"/>
                <w:lang w:val="id-ID"/>
              </w:rPr>
            </w:pPr>
            <w:r w:rsidRPr="00A85CDC">
              <w:rPr>
                <w:sz w:val="20"/>
                <w:szCs w:val="20"/>
                <w:lang w:val="id-ID"/>
              </w:rPr>
              <w:t xml:space="preserve">Klik </w:t>
            </w:r>
            <w:r w:rsidRPr="00A85CDC">
              <w:rPr>
                <w:i/>
                <w:iCs/>
                <w:sz w:val="20"/>
                <w:szCs w:val="20"/>
                <w:lang w:val="id-ID"/>
              </w:rPr>
              <w:t>Edit</w:t>
            </w:r>
            <w:r w:rsidRPr="00A85CDC">
              <w:rPr>
                <w:sz w:val="20"/>
                <w:szCs w:val="20"/>
                <w:lang w:val="en-GB"/>
              </w:rPr>
              <w:t xml:space="preserve"> Data</w:t>
            </w:r>
            <w:r w:rsidRPr="00A85CDC">
              <w:rPr>
                <w:sz w:val="20"/>
                <w:szCs w:val="20"/>
                <w:lang w:val="id-ID"/>
              </w:rPr>
              <w:t xml:space="preserve"> </w:t>
            </w:r>
          </w:p>
        </w:tc>
        <w:tc>
          <w:tcPr>
            <w:tcW w:w="1342" w:type="dxa"/>
          </w:tcPr>
          <w:p w14:paraId="067CB55B" w14:textId="77777777" w:rsidR="00A85CDC" w:rsidRPr="00A85CDC" w:rsidRDefault="00A85CDC" w:rsidP="00322BBB">
            <w:pPr>
              <w:jc w:val="left"/>
              <w:rPr>
                <w:sz w:val="20"/>
                <w:szCs w:val="20"/>
                <w:lang w:val="en-GB"/>
              </w:rPr>
            </w:pPr>
            <w:r w:rsidRPr="00A85CDC">
              <w:rPr>
                <w:sz w:val="20"/>
                <w:szCs w:val="20"/>
                <w:lang w:val="id-ID"/>
              </w:rPr>
              <w:t xml:space="preserve">Mengubah data </w:t>
            </w:r>
            <w:r w:rsidRPr="00A85CDC">
              <w:rPr>
                <w:sz w:val="20"/>
                <w:szCs w:val="20"/>
                <w:lang w:val="en-GB"/>
              </w:rPr>
              <w:t>siswa</w:t>
            </w:r>
          </w:p>
        </w:tc>
        <w:tc>
          <w:tcPr>
            <w:tcW w:w="924" w:type="dxa"/>
          </w:tcPr>
          <w:p w14:paraId="79462684"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587F0127" w14:textId="77777777" w:rsidTr="00A85CDC">
        <w:tc>
          <w:tcPr>
            <w:tcW w:w="567" w:type="dxa"/>
          </w:tcPr>
          <w:p w14:paraId="3076E6B9" w14:textId="77777777" w:rsidR="00A85CDC" w:rsidRPr="00A85CDC" w:rsidRDefault="00A85CDC" w:rsidP="00322BBB">
            <w:pPr>
              <w:jc w:val="center"/>
              <w:rPr>
                <w:sz w:val="20"/>
                <w:szCs w:val="20"/>
                <w:lang w:val="id-ID"/>
              </w:rPr>
            </w:pPr>
            <w:r w:rsidRPr="00A85CDC">
              <w:rPr>
                <w:sz w:val="20"/>
                <w:szCs w:val="20"/>
                <w:lang w:val="id-ID"/>
              </w:rPr>
              <w:t>6</w:t>
            </w:r>
          </w:p>
        </w:tc>
        <w:tc>
          <w:tcPr>
            <w:tcW w:w="899" w:type="dxa"/>
          </w:tcPr>
          <w:p w14:paraId="5C7E2192" w14:textId="77777777" w:rsidR="00A85CDC" w:rsidRPr="00A85CDC" w:rsidRDefault="00A85CDC" w:rsidP="00322BBB">
            <w:pPr>
              <w:jc w:val="left"/>
              <w:rPr>
                <w:sz w:val="20"/>
                <w:szCs w:val="20"/>
                <w:lang w:val="en-GB"/>
              </w:rPr>
            </w:pPr>
            <w:r w:rsidRPr="00A85CDC">
              <w:rPr>
                <w:sz w:val="20"/>
                <w:szCs w:val="20"/>
                <w:lang w:val="en-GB"/>
              </w:rPr>
              <w:t>Edit Nilai Siswa</w:t>
            </w:r>
          </w:p>
        </w:tc>
        <w:tc>
          <w:tcPr>
            <w:tcW w:w="1303" w:type="dxa"/>
          </w:tcPr>
          <w:p w14:paraId="6DDABA20" w14:textId="77777777" w:rsidR="00A85CDC" w:rsidRPr="00A85CDC" w:rsidRDefault="00A85CDC" w:rsidP="00322BBB">
            <w:pPr>
              <w:jc w:val="left"/>
              <w:rPr>
                <w:sz w:val="20"/>
                <w:szCs w:val="20"/>
                <w:lang w:val="en-GB"/>
              </w:rPr>
            </w:pPr>
            <w:r w:rsidRPr="00A85CDC">
              <w:rPr>
                <w:sz w:val="20"/>
                <w:szCs w:val="20"/>
                <w:lang w:val="id-ID"/>
              </w:rPr>
              <w:t xml:space="preserve">Klik </w:t>
            </w:r>
            <w:r w:rsidRPr="00A85CDC">
              <w:rPr>
                <w:i/>
                <w:iCs/>
                <w:sz w:val="20"/>
                <w:szCs w:val="20"/>
                <w:lang w:val="id-ID"/>
              </w:rPr>
              <w:t>Delete</w:t>
            </w:r>
            <w:r w:rsidRPr="00A85CDC">
              <w:rPr>
                <w:sz w:val="20"/>
                <w:szCs w:val="20"/>
                <w:lang w:val="en-GB"/>
              </w:rPr>
              <w:t xml:space="preserve"> Marhalah</w:t>
            </w:r>
          </w:p>
        </w:tc>
        <w:tc>
          <w:tcPr>
            <w:tcW w:w="1342" w:type="dxa"/>
          </w:tcPr>
          <w:p w14:paraId="7B234087" w14:textId="77777777" w:rsidR="00A85CDC" w:rsidRPr="00A85CDC" w:rsidRDefault="00A85CDC" w:rsidP="00322BBB">
            <w:pPr>
              <w:jc w:val="left"/>
              <w:rPr>
                <w:sz w:val="20"/>
                <w:szCs w:val="20"/>
                <w:lang w:val="en-GB"/>
              </w:rPr>
            </w:pPr>
            <w:r w:rsidRPr="00A85CDC">
              <w:rPr>
                <w:sz w:val="20"/>
                <w:szCs w:val="20"/>
                <w:lang w:val="id-ID"/>
              </w:rPr>
              <w:t xml:space="preserve">Menghapus </w:t>
            </w:r>
            <w:r w:rsidRPr="00A85CDC">
              <w:rPr>
                <w:sz w:val="20"/>
                <w:szCs w:val="20"/>
                <w:lang w:val="en-GB"/>
              </w:rPr>
              <w:t>nilai berdasarkan marhalah</w:t>
            </w:r>
          </w:p>
        </w:tc>
        <w:tc>
          <w:tcPr>
            <w:tcW w:w="924" w:type="dxa"/>
          </w:tcPr>
          <w:p w14:paraId="126F7242"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46596BF5" w14:textId="77777777" w:rsidTr="00A85CDC">
        <w:tc>
          <w:tcPr>
            <w:tcW w:w="567" w:type="dxa"/>
          </w:tcPr>
          <w:p w14:paraId="1B5C1155" w14:textId="77777777" w:rsidR="00A85CDC" w:rsidRPr="00A85CDC" w:rsidRDefault="00A85CDC" w:rsidP="00322BBB">
            <w:pPr>
              <w:jc w:val="center"/>
              <w:rPr>
                <w:sz w:val="20"/>
                <w:szCs w:val="20"/>
                <w:lang w:val="id-ID"/>
              </w:rPr>
            </w:pPr>
            <w:r w:rsidRPr="00A85CDC">
              <w:rPr>
                <w:sz w:val="20"/>
                <w:szCs w:val="20"/>
                <w:lang w:val="id-ID"/>
              </w:rPr>
              <w:lastRenderedPageBreak/>
              <w:t>7</w:t>
            </w:r>
          </w:p>
        </w:tc>
        <w:tc>
          <w:tcPr>
            <w:tcW w:w="899" w:type="dxa"/>
          </w:tcPr>
          <w:p w14:paraId="3611AD64" w14:textId="77777777" w:rsidR="00A85CDC" w:rsidRPr="00A85CDC" w:rsidRDefault="00A85CDC" w:rsidP="00322BBB">
            <w:pPr>
              <w:jc w:val="left"/>
              <w:rPr>
                <w:sz w:val="20"/>
                <w:szCs w:val="20"/>
                <w:lang w:val="en-GB"/>
              </w:rPr>
            </w:pPr>
            <w:r w:rsidRPr="00A85CDC">
              <w:rPr>
                <w:i/>
                <w:iCs/>
                <w:sz w:val="20"/>
                <w:szCs w:val="20"/>
                <w:lang w:val="en-GB"/>
              </w:rPr>
              <w:t>Page</w:t>
            </w:r>
            <w:r w:rsidRPr="00A85CDC">
              <w:rPr>
                <w:sz w:val="20"/>
                <w:szCs w:val="20"/>
                <w:lang w:val="en-GB"/>
              </w:rPr>
              <w:t xml:space="preserve"> Pencarian</w:t>
            </w:r>
          </w:p>
        </w:tc>
        <w:tc>
          <w:tcPr>
            <w:tcW w:w="1303" w:type="dxa"/>
          </w:tcPr>
          <w:p w14:paraId="5F35A20E" w14:textId="77777777" w:rsidR="00A85CDC" w:rsidRPr="00A85CDC" w:rsidRDefault="00A85CDC" w:rsidP="00322BBB">
            <w:pPr>
              <w:jc w:val="left"/>
              <w:rPr>
                <w:sz w:val="20"/>
                <w:szCs w:val="20"/>
                <w:lang w:val="en-GB"/>
              </w:rPr>
            </w:pPr>
            <w:r w:rsidRPr="00A85CDC">
              <w:rPr>
                <w:sz w:val="20"/>
                <w:szCs w:val="20"/>
                <w:lang w:val="en-GB"/>
              </w:rPr>
              <w:t>Memasukkan NIS</w:t>
            </w:r>
          </w:p>
        </w:tc>
        <w:tc>
          <w:tcPr>
            <w:tcW w:w="1342" w:type="dxa"/>
          </w:tcPr>
          <w:p w14:paraId="2796CCED" w14:textId="77777777" w:rsidR="00A85CDC" w:rsidRPr="00A85CDC" w:rsidRDefault="00A85CDC" w:rsidP="00322BBB">
            <w:pPr>
              <w:jc w:val="left"/>
              <w:rPr>
                <w:sz w:val="20"/>
                <w:szCs w:val="20"/>
                <w:lang w:val="en-GB"/>
              </w:rPr>
            </w:pPr>
            <w:r w:rsidRPr="00A85CDC">
              <w:rPr>
                <w:sz w:val="20"/>
                <w:szCs w:val="20"/>
                <w:lang w:val="en-GB"/>
              </w:rPr>
              <w:t xml:space="preserve">Menampilkan hasil pencarian data </w:t>
            </w:r>
          </w:p>
        </w:tc>
        <w:tc>
          <w:tcPr>
            <w:tcW w:w="924" w:type="dxa"/>
          </w:tcPr>
          <w:p w14:paraId="5F4071C5"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73C15791" w14:textId="77777777" w:rsidTr="00A85CDC">
        <w:tc>
          <w:tcPr>
            <w:tcW w:w="567" w:type="dxa"/>
          </w:tcPr>
          <w:p w14:paraId="6F8F643A" w14:textId="77777777" w:rsidR="00A85CDC" w:rsidRPr="00A85CDC" w:rsidRDefault="00A85CDC" w:rsidP="00322BBB">
            <w:pPr>
              <w:jc w:val="center"/>
              <w:rPr>
                <w:sz w:val="20"/>
                <w:szCs w:val="20"/>
                <w:lang w:val="id-ID"/>
              </w:rPr>
            </w:pPr>
            <w:r w:rsidRPr="00A85CDC">
              <w:rPr>
                <w:sz w:val="20"/>
                <w:szCs w:val="20"/>
                <w:lang w:val="id-ID"/>
              </w:rPr>
              <w:t>8</w:t>
            </w:r>
          </w:p>
        </w:tc>
        <w:tc>
          <w:tcPr>
            <w:tcW w:w="899" w:type="dxa"/>
          </w:tcPr>
          <w:p w14:paraId="6B04F72F" w14:textId="77777777" w:rsidR="00A85CDC" w:rsidRPr="00A85CDC" w:rsidRDefault="00A85CDC" w:rsidP="00322BBB">
            <w:pPr>
              <w:jc w:val="left"/>
              <w:rPr>
                <w:sz w:val="20"/>
                <w:szCs w:val="20"/>
                <w:lang w:val="en-GB"/>
              </w:rPr>
            </w:pPr>
            <w:r w:rsidRPr="00A85CDC">
              <w:rPr>
                <w:i/>
                <w:iCs/>
                <w:sz w:val="20"/>
                <w:szCs w:val="20"/>
                <w:lang w:val="en-GB"/>
              </w:rPr>
              <w:t xml:space="preserve">Page </w:t>
            </w:r>
            <w:r w:rsidRPr="00A85CDC">
              <w:rPr>
                <w:sz w:val="20"/>
                <w:szCs w:val="20"/>
                <w:lang w:val="en-GB"/>
              </w:rPr>
              <w:t>Validasi</w:t>
            </w:r>
          </w:p>
        </w:tc>
        <w:tc>
          <w:tcPr>
            <w:tcW w:w="1303" w:type="dxa"/>
          </w:tcPr>
          <w:p w14:paraId="388BB87E" w14:textId="77777777" w:rsidR="00A85CDC" w:rsidRPr="00A85CDC" w:rsidRDefault="00A85CDC" w:rsidP="00322BBB">
            <w:pPr>
              <w:jc w:val="left"/>
              <w:rPr>
                <w:sz w:val="20"/>
                <w:szCs w:val="20"/>
                <w:lang w:val="en-GB"/>
              </w:rPr>
            </w:pPr>
            <w:r w:rsidRPr="00A85CDC">
              <w:rPr>
                <w:sz w:val="20"/>
                <w:szCs w:val="20"/>
                <w:lang w:val="en-GB"/>
              </w:rPr>
              <w:t xml:space="preserve">Memasukkan NIS/Menscan </w:t>
            </w:r>
            <w:r w:rsidRPr="00A85CDC">
              <w:rPr>
                <w:i/>
                <w:iCs/>
                <w:sz w:val="20"/>
                <w:szCs w:val="20"/>
                <w:lang w:val="en-GB"/>
              </w:rPr>
              <w:t xml:space="preserve">QR Code </w:t>
            </w:r>
          </w:p>
        </w:tc>
        <w:tc>
          <w:tcPr>
            <w:tcW w:w="1342" w:type="dxa"/>
          </w:tcPr>
          <w:p w14:paraId="63317B55" w14:textId="77777777" w:rsidR="00A85CDC" w:rsidRPr="00A85CDC" w:rsidRDefault="00A85CDC" w:rsidP="00322BBB">
            <w:pPr>
              <w:jc w:val="left"/>
              <w:rPr>
                <w:sz w:val="20"/>
                <w:szCs w:val="20"/>
                <w:lang w:val="en-GB"/>
              </w:rPr>
            </w:pPr>
            <w:r w:rsidRPr="00A85CDC">
              <w:rPr>
                <w:sz w:val="20"/>
                <w:szCs w:val="20"/>
                <w:lang w:val="en-GB"/>
              </w:rPr>
              <w:t xml:space="preserve">Menampilkan </w:t>
            </w:r>
            <w:r w:rsidRPr="00A85CDC">
              <w:rPr>
                <w:i/>
                <w:iCs/>
                <w:sz w:val="20"/>
                <w:szCs w:val="20"/>
                <w:lang w:val="en-GB"/>
              </w:rPr>
              <w:t>page view</w:t>
            </w:r>
          </w:p>
        </w:tc>
        <w:tc>
          <w:tcPr>
            <w:tcW w:w="924" w:type="dxa"/>
          </w:tcPr>
          <w:p w14:paraId="7C55699B"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72CE55F0" w14:textId="77777777" w:rsidTr="00A85CDC">
        <w:tc>
          <w:tcPr>
            <w:tcW w:w="567" w:type="dxa"/>
          </w:tcPr>
          <w:p w14:paraId="5B49440B" w14:textId="77777777" w:rsidR="00A85CDC" w:rsidRPr="00A85CDC" w:rsidRDefault="00A85CDC" w:rsidP="00322BBB">
            <w:pPr>
              <w:jc w:val="center"/>
              <w:rPr>
                <w:sz w:val="20"/>
                <w:szCs w:val="20"/>
                <w:lang w:val="en-GB"/>
              </w:rPr>
            </w:pPr>
            <w:r w:rsidRPr="00A85CDC">
              <w:rPr>
                <w:sz w:val="20"/>
                <w:szCs w:val="20"/>
                <w:lang w:val="en-GB"/>
              </w:rPr>
              <w:t>9</w:t>
            </w:r>
          </w:p>
        </w:tc>
        <w:tc>
          <w:tcPr>
            <w:tcW w:w="899" w:type="dxa"/>
          </w:tcPr>
          <w:p w14:paraId="24C44944" w14:textId="77777777" w:rsidR="00A85CDC" w:rsidRPr="00A85CDC" w:rsidRDefault="00A85CDC" w:rsidP="00322BBB">
            <w:pPr>
              <w:jc w:val="left"/>
              <w:rPr>
                <w:sz w:val="20"/>
                <w:szCs w:val="20"/>
                <w:lang w:val="en-GB"/>
              </w:rPr>
            </w:pPr>
            <w:r w:rsidRPr="00A85CDC">
              <w:rPr>
                <w:i/>
                <w:iCs/>
                <w:sz w:val="20"/>
                <w:szCs w:val="20"/>
                <w:lang w:val="en-GB"/>
              </w:rPr>
              <w:t>Print</w:t>
            </w:r>
            <w:r w:rsidRPr="00A85CDC">
              <w:rPr>
                <w:sz w:val="20"/>
                <w:szCs w:val="20"/>
                <w:lang w:val="en-GB"/>
              </w:rPr>
              <w:t xml:space="preserve"> sertifikat</w:t>
            </w:r>
          </w:p>
        </w:tc>
        <w:tc>
          <w:tcPr>
            <w:tcW w:w="1303" w:type="dxa"/>
          </w:tcPr>
          <w:p w14:paraId="193B856E" w14:textId="77777777" w:rsidR="00A85CDC" w:rsidRPr="00A85CDC" w:rsidRDefault="00A85CDC" w:rsidP="00322BBB">
            <w:pPr>
              <w:jc w:val="left"/>
              <w:rPr>
                <w:sz w:val="20"/>
                <w:szCs w:val="20"/>
                <w:lang w:val="en-GB"/>
              </w:rPr>
            </w:pPr>
            <w:r w:rsidRPr="00A85CDC">
              <w:rPr>
                <w:sz w:val="20"/>
                <w:szCs w:val="20"/>
                <w:lang w:val="en-GB"/>
              </w:rPr>
              <w:t>Klik Cetak Sertifikat</w:t>
            </w:r>
          </w:p>
        </w:tc>
        <w:tc>
          <w:tcPr>
            <w:tcW w:w="1342" w:type="dxa"/>
          </w:tcPr>
          <w:p w14:paraId="1B7A8AA1" w14:textId="77777777" w:rsidR="00A85CDC" w:rsidRPr="00A85CDC" w:rsidRDefault="00A85CDC" w:rsidP="00322BBB">
            <w:pPr>
              <w:jc w:val="left"/>
              <w:rPr>
                <w:sz w:val="20"/>
                <w:szCs w:val="20"/>
                <w:lang w:val="en-GB"/>
              </w:rPr>
            </w:pPr>
            <w:r w:rsidRPr="00A85CDC">
              <w:rPr>
                <w:sz w:val="20"/>
                <w:szCs w:val="20"/>
                <w:lang w:val="en-GB"/>
              </w:rPr>
              <w:t xml:space="preserve">Menampilkan </w:t>
            </w:r>
            <w:r w:rsidRPr="00A85CDC">
              <w:rPr>
                <w:i/>
                <w:iCs/>
                <w:sz w:val="20"/>
                <w:szCs w:val="20"/>
                <w:lang w:val="en-GB"/>
              </w:rPr>
              <w:t>page</w:t>
            </w:r>
            <w:r w:rsidRPr="00A85CDC">
              <w:rPr>
                <w:sz w:val="20"/>
                <w:szCs w:val="20"/>
                <w:lang w:val="en-GB"/>
              </w:rPr>
              <w:t xml:space="preserve"> cetak sertifikat</w:t>
            </w:r>
          </w:p>
        </w:tc>
        <w:tc>
          <w:tcPr>
            <w:tcW w:w="924" w:type="dxa"/>
          </w:tcPr>
          <w:p w14:paraId="472508C5"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3E102F50" w14:textId="77777777" w:rsidTr="00A85CDC">
        <w:tc>
          <w:tcPr>
            <w:tcW w:w="567" w:type="dxa"/>
          </w:tcPr>
          <w:p w14:paraId="70C3D95C" w14:textId="77777777" w:rsidR="00A85CDC" w:rsidRPr="00A85CDC" w:rsidRDefault="00A85CDC" w:rsidP="00322BBB">
            <w:pPr>
              <w:jc w:val="center"/>
              <w:rPr>
                <w:sz w:val="20"/>
                <w:szCs w:val="20"/>
                <w:lang w:val="en-GB"/>
              </w:rPr>
            </w:pPr>
            <w:r w:rsidRPr="00A85CDC">
              <w:rPr>
                <w:sz w:val="20"/>
                <w:szCs w:val="20"/>
                <w:lang w:val="en-GB"/>
              </w:rPr>
              <w:t>10</w:t>
            </w:r>
          </w:p>
        </w:tc>
        <w:tc>
          <w:tcPr>
            <w:tcW w:w="899" w:type="dxa"/>
          </w:tcPr>
          <w:p w14:paraId="2476A452" w14:textId="77777777" w:rsidR="00A85CDC" w:rsidRPr="00A85CDC" w:rsidRDefault="00A85CDC" w:rsidP="00322BBB">
            <w:pPr>
              <w:jc w:val="left"/>
              <w:rPr>
                <w:i/>
                <w:iCs/>
                <w:sz w:val="20"/>
                <w:szCs w:val="20"/>
                <w:lang w:val="en-GB"/>
              </w:rPr>
            </w:pPr>
            <w:r w:rsidRPr="00A85CDC">
              <w:rPr>
                <w:i/>
                <w:iCs/>
                <w:sz w:val="20"/>
                <w:szCs w:val="20"/>
                <w:lang w:val="en-GB"/>
              </w:rPr>
              <w:t>Form input excel</w:t>
            </w:r>
          </w:p>
        </w:tc>
        <w:tc>
          <w:tcPr>
            <w:tcW w:w="1303" w:type="dxa"/>
          </w:tcPr>
          <w:p w14:paraId="768AA80A" w14:textId="77777777" w:rsidR="00A85CDC" w:rsidRPr="00A85CDC" w:rsidRDefault="00A85CDC" w:rsidP="00322BBB">
            <w:pPr>
              <w:jc w:val="left"/>
              <w:rPr>
                <w:sz w:val="20"/>
                <w:szCs w:val="20"/>
                <w:lang w:val="en-GB"/>
              </w:rPr>
            </w:pPr>
            <w:r w:rsidRPr="00A85CDC">
              <w:rPr>
                <w:sz w:val="20"/>
                <w:szCs w:val="20"/>
                <w:lang w:val="en-GB"/>
              </w:rPr>
              <w:t xml:space="preserve">memasukkan file excel dengan </w:t>
            </w:r>
            <w:r w:rsidRPr="00A85CDC">
              <w:rPr>
                <w:i/>
                <w:iCs/>
                <w:sz w:val="20"/>
                <w:szCs w:val="20"/>
                <w:lang w:val="en-GB"/>
              </w:rPr>
              <w:t>import</w:t>
            </w:r>
            <w:r w:rsidRPr="00A85CDC">
              <w:rPr>
                <w:sz w:val="20"/>
                <w:szCs w:val="20"/>
                <w:lang w:val="en-GB"/>
              </w:rPr>
              <w:t xml:space="preserve"> </w:t>
            </w:r>
          </w:p>
        </w:tc>
        <w:tc>
          <w:tcPr>
            <w:tcW w:w="1342" w:type="dxa"/>
          </w:tcPr>
          <w:p w14:paraId="405D880F" w14:textId="77777777" w:rsidR="00A85CDC" w:rsidRPr="00A85CDC" w:rsidRDefault="00A85CDC" w:rsidP="00322BBB">
            <w:pPr>
              <w:jc w:val="left"/>
              <w:rPr>
                <w:sz w:val="20"/>
                <w:szCs w:val="20"/>
                <w:lang w:val="en-GB"/>
              </w:rPr>
            </w:pPr>
            <w:r w:rsidRPr="00A85CDC">
              <w:rPr>
                <w:sz w:val="20"/>
                <w:szCs w:val="20"/>
                <w:lang w:val="en-GB"/>
              </w:rPr>
              <w:t xml:space="preserve">Menambahkan data diri dan nilai siswa </w:t>
            </w:r>
          </w:p>
        </w:tc>
        <w:tc>
          <w:tcPr>
            <w:tcW w:w="924" w:type="dxa"/>
          </w:tcPr>
          <w:p w14:paraId="5F398E2D" w14:textId="77777777" w:rsidR="00A85CDC" w:rsidRPr="00A85CDC" w:rsidRDefault="00A85CDC" w:rsidP="00322BBB">
            <w:pPr>
              <w:jc w:val="center"/>
              <w:rPr>
                <w:sz w:val="20"/>
                <w:szCs w:val="20"/>
                <w:lang w:val="id-ID"/>
              </w:rPr>
            </w:pPr>
            <w:r w:rsidRPr="00A85CDC">
              <w:rPr>
                <w:sz w:val="20"/>
                <w:szCs w:val="20"/>
                <w:lang w:val="en-GB"/>
              </w:rPr>
              <w:t>Berhasil</w:t>
            </w:r>
          </w:p>
        </w:tc>
      </w:tr>
      <w:tr w:rsidR="00A85CDC" w:rsidRPr="00A85CDC" w14:paraId="5615CD40" w14:textId="77777777" w:rsidTr="00A85CDC">
        <w:tc>
          <w:tcPr>
            <w:tcW w:w="567" w:type="dxa"/>
          </w:tcPr>
          <w:p w14:paraId="0DF3D72C" w14:textId="77777777" w:rsidR="00A85CDC" w:rsidRPr="00A85CDC" w:rsidRDefault="00A85CDC" w:rsidP="00322BBB">
            <w:pPr>
              <w:jc w:val="center"/>
              <w:rPr>
                <w:sz w:val="20"/>
                <w:szCs w:val="20"/>
                <w:lang w:val="en-GB"/>
              </w:rPr>
            </w:pPr>
            <w:r w:rsidRPr="00A85CDC">
              <w:rPr>
                <w:sz w:val="20"/>
                <w:szCs w:val="20"/>
                <w:lang w:val="en-GB"/>
              </w:rPr>
              <w:t>11</w:t>
            </w:r>
          </w:p>
        </w:tc>
        <w:tc>
          <w:tcPr>
            <w:tcW w:w="899" w:type="dxa"/>
          </w:tcPr>
          <w:p w14:paraId="5E9274EB" w14:textId="77777777" w:rsidR="00A85CDC" w:rsidRPr="00A85CDC" w:rsidRDefault="00A85CDC" w:rsidP="00322BBB">
            <w:pPr>
              <w:jc w:val="left"/>
              <w:rPr>
                <w:i/>
                <w:iCs/>
                <w:sz w:val="20"/>
                <w:szCs w:val="20"/>
                <w:lang w:val="en-GB"/>
              </w:rPr>
            </w:pPr>
            <w:r w:rsidRPr="00A85CDC">
              <w:rPr>
                <w:i/>
                <w:iCs/>
                <w:sz w:val="20"/>
                <w:szCs w:val="20"/>
                <w:lang w:val="en-GB"/>
              </w:rPr>
              <w:t>Log Out</w:t>
            </w:r>
          </w:p>
        </w:tc>
        <w:tc>
          <w:tcPr>
            <w:tcW w:w="1303" w:type="dxa"/>
          </w:tcPr>
          <w:p w14:paraId="339C5595" w14:textId="77777777" w:rsidR="00A85CDC" w:rsidRPr="00A85CDC" w:rsidRDefault="00A85CDC" w:rsidP="00322BBB">
            <w:pPr>
              <w:jc w:val="left"/>
              <w:rPr>
                <w:i/>
                <w:iCs/>
                <w:sz w:val="20"/>
                <w:szCs w:val="20"/>
                <w:lang w:val="en-GB"/>
              </w:rPr>
            </w:pPr>
            <w:r w:rsidRPr="00A85CDC">
              <w:rPr>
                <w:i/>
                <w:iCs/>
                <w:sz w:val="20"/>
                <w:szCs w:val="20"/>
                <w:lang w:val="en-GB"/>
              </w:rPr>
              <w:t>Klik Log Out</w:t>
            </w:r>
          </w:p>
        </w:tc>
        <w:tc>
          <w:tcPr>
            <w:tcW w:w="1342" w:type="dxa"/>
          </w:tcPr>
          <w:p w14:paraId="0F8BF26C" w14:textId="77777777" w:rsidR="00A85CDC" w:rsidRPr="00A85CDC" w:rsidRDefault="00A85CDC" w:rsidP="00322BBB">
            <w:pPr>
              <w:jc w:val="left"/>
              <w:rPr>
                <w:sz w:val="20"/>
                <w:szCs w:val="20"/>
                <w:lang w:val="en-GB"/>
              </w:rPr>
            </w:pPr>
            <w:r w:rsidRPr="00A85CDC">
              <w:rPr>
                <w:sz w:val="20"/>
                <w:szCs w:val="20"/>
                <w:lang w:val="en-GB"/>
              </w:rPr>
              <w:t>Keluar halaman admin</w:t>
            </w:r>
          </w:p>
        </w:tc>
        <w:tc>
          <w:tcPr>
            <w:tcW w:w="924" w:type="dxa"/>
          </w:tcPr>
          <w:p w14:paraId="06DFE30B" w14:textId="77777777" w:rsidR="00A85CDC" w:rsidRPr="00A85CDC" w:rsidRDefault="00A85CDC" w:rsidP="00322BBB">
            <w:pPr>
              <w:jc w:val="center"/>
              <w:rPr>
                <w:sz w:val="20"/>
                <w:szCs w:val="20"/>
                <w:lang w:val="id-ID"/>
              </w:rPr>
            </w:pPr>
            <w:r w:rsidRPr="00A85CDC">
              <w:rPr>
                <w:sz w:val="20"/>
                <w:szCs w:val="20"/>
                <w:lang w:val="en-GB"/>
              </w:rPr>
              <w:t>Berhasil</w:t>
            </w:r>
          </w:p>
        </w:tc>
      </w:tr>
    </w:tbl>
    <w:p w14:paraId="30F2916D" w14:textId="77777777" w:rsidR="00A85CDC" w:rsidRDefault="00A85CDC" w:rsidP="00A85CDC">
      <w:pPr>
        <w:pStyle w:val="BodyText"/>
        <w:ind w:firstLine="0"/>
      </w:pPr>
      <w:bookmarkStart w:id="49" w:name="_Hlk63015922"/>
      <w:bookmarkEnd w:id="48"/>
    </w:p>
    <w:p w14:paraId="4CEF0418" w14:textId="64C1CCC6" w:rsidR="00AE755A" w:rsidRDefault="00A85CDC" w:rsidP="00A85CDC">
      <w:pPr>
        <w:pStyle w:val="BodyText"/>
        <w:ind w:firstLine="0"/>
      </w:pPr>
      <w:r>
        <w:tab/>
      </w:r>
      <w:r w:rsidR="00AE755A" w:rsidRPr="00AE755A">
        <w:t xml:space="preserve">Tabel </w:t>
      </w:r>
      <w:r w:rsidR="00DF37D1">
        <w:t>4</w:t>
      </w:r>
      <w:r w:rsidR="00AE755A" w:rsidRPr="00AE755A">
        <w:t>.</w:t>
      </w:r>
      <w:r w:rsidR="00DF37D1">
        <w:t xml:space="preserve"> </w:t>
      </w:r>
      <w:r w:rsidR="00AE755A" w:rsidRPr="00AE755A">
        <w:t xml:space="preserve">Pengujian </w:t>
      </w:r>
      <w:r w:rsidR="00AE755A" w:rsidRPr="00FA7696">
        <w:rPr>
          <w:i/>
          <w:iCs/>
        </w:rPr>
        <w:t>black-box testing</w:t>
      </w:r>
      <w:r w:rsidR="00AE755A" w:rsidRPr="00AE755A">
        <w:t xml:space="preserve"> pada </w:t>
      </w:r>
      <w:r w:rsidR="00AE755A" w:rsidRPr="00560F48">
        <w:rPr>
          <w:i/>
          <w:iCs/>
        </w:rPr>
        <w:t>web</w:t>
      </w:r>
      <w:bookmarkStart w:id="50" w:name="_Hlk63016034"/>
      <w:bookmarkEnd w:id="49"/>
      <w:r w:rsidR="00AE755A" w:rsidRPr="00AE755A">
        <w:t xml:space="preserve">Pengujian sistem berdasarkan pada tabel </w:t>
      </w:r>
      <w:r w:rsidR="00DF37D1">
        <w:t>4</w:t>
      </w:r>
      <w:r w:rsidR="00AE755A" w:rsidRPr="00AE755A">
        <w:t xml:space="preserve"> menghasilkan semua menu s</w:t>
      </w:r>
      <w:r w:rsidR="00FA7696">
        <w:t>i</w:t>
      </w:r>
      <w:r w:rsidR="00AE755A" w:rsidRPr="00AE755A">
        <w:t>stem berjalan dengan baik dan sesuai dengan fungsinya.</w:t>
      </w:r>
      <w:bookmarkEnd w:id="50"/>
    </w:p>
    <w:p w14:paraId="4D302E6E" w14:textId="395CFB6A" w:rsidR="00C52F89" w:rsidRDefault="00560F48" w:rsidP="007417C2">
      <w:pPr>
        <w:pStyle w:val="BodyText"/>
        <w:ind w:firstLine="0"/>
      </w:pPr>
      <w:bookmarkStart w:id="51" w:name="_Hlk63016052"/>
      <w:r>
        <w:t>C.</w:t>
      </w:r>
      <w:r>
        <w:tab/>
      </w:r>
      <w:r w:rsidR="008F033C" w:rsidRPr="008F033C">
        <w:t xml:space="preserve"> </w:t>
      </w:r>
      <w:r w:rsidR="008F033C" w:rsidRPr="00FA7696">
        <w:rPr>
          <w:rStyle w:val="Heading2Char"/>
        </w:rPr>
        <w:t>Pengujian Sistem</w:t>
      </w:r>
      <w:r>
        <w:rPr>
          <w:rStyle w:val="Heading2Char"/>
        </w:rPr>
        <w:t xml:space="preserve"> </w:t>
      </w:r>
      <w:r w:rsidRPr="00560F48">
        <w:rPr>
          <w:rStyle w:val="Heading2Char"/>
          <w:i w:val="0"/>
          <w:iCs w:val="0"/>
        </w:rPr>
        <w:t>kuisioner</w:t>
      </w:r>
    </w:p>
    <w:p w14:paraId="7CAAB3D8" w14:textId="155AB5C2" w:rsidR="008F033C" w:rsidRDefault="00560F48" w:rsidP="00DF37D1">
      <w:pPr>
        <w:pStyle w:val="Heading2"/>
        <w:numPr>
          <w:ilvl w:val="0"/>
          <w:numId w:val="0"/>
        </w:numPr>
      </w:pPr>
      <w:bookmarkStart w:id="52" w:name="_Hlk63016068"/>
      <w:bookmarkEnd w:id="51"/>
      <w:r>
        <w:t>C.1</w:t>
      </w:r>
      <w:r w:rsidR="00DF37D1">
        <w:t xml:space="preserve"> </w:t>
      </w:r>
      <w:r w:rsidR="008F033C">
        <w:t xml:space="preserve"> </w:t>
      </w:r>
      <w:r w:rsidR="008F033C" w:rsidRPr="00FA7696">
        <w:rPr>
          <w:rStyle w:val="Heading2Char"/>
        </w:rPr>
        <w:t xml:space="preserve">Pengujian sistem </w:t>
      </w:r>
      <w:r>
        <w:rPr>
          <w:rStyle w:val="Heading2Char"/>
        </w:rPr>
        <w:t xml:space="preserve">kuisioner </w:t>
      </w:r>
      <w:r w:rsidR="008F033C" w:rsidRPr="00FA7696">
        <w:rPr>
          <w:rStyle w:val="Heading2Char"/>
        </w:rPr>
        <w:t>oleh User</w:t>
      </w:r>
    </w:p>
    <w:p w14:paraId="7520B112" w14:textId="770A070E" w:rsidR="008F033C" w:rsidRDefault="00DF37D1" w:rsidP="008F033C">
      <w:pPr>
        <w:pStyle w:val="BodyText"/>
        <w:ind w:firstLine="0"/>
      </w:pPr>
      <w:bookmarkStart w:id="53" w:name="_Hlk63016102"/>
      <w:bookmarkEnd w:id="52"/>
      <w:r>
        <w:tab/>
      </w:r>
      <w:r w:rsidR="007F3F27" w:rsidRPr="007F3F27">
        <w:t xml:space="preserve">Pengujian ini digunakan untuk penerapaan manfaat oleh pengguna sistem. Lembar kuisioner secara </w:t>
      </w:r>
      <w:r w:rsidR="007F3F27" w:rsidRPr="00DF37D1">
        <w:rPr>
          <w:i/>
          <w:iCs/>
        </w:rPr>
        <w:t>online</w:t>
      </w:r>
      <w:r w:rsidR="007F3F27" w:rsidRPr="007F3F27">
        <w:t xml:space="preserve"> diberikan untuk setiap user untuk memberikan tanggapan dan masukan mengenai sistem tersebut. Kuisioner </w:t>
      </w:r>
      <w:r w:rsidR="007F3F27" w:rsidRPr="00DF37D1">
        <w:rPr>
          <w:i/>
          <w:iCs/>
        </w:rPr>
        <w:t>online</w:t>
      </w:r>
      <w:r w:rsidR="007F3F27" w:rsidRPr="007F3F27">
        <w:t xml:space="preserve"> dipilih karena pengelolaan data terjamin dan terintegrasi dengan komputer sebagai pengelolaan data elektronik </w:t>
      </w:r>
      <w:r w:rsidR="00200BC3">
        <w:fldChar w:fldCharType="begin" w:fldLock="1"/>
      </w:r>
      <w:r w:rsidR="00200BC3">
        <w:instrText>ADDIN CSL_CITATION {"citationItems":[{"id":"ITEM-1","itemData":{"DOI":"10.35314/isi.v2i1.119","abstract":"Intisari – Google Form merupakan bagian dari mesin pencari atau google pada Internet yang paling sering digunakan. KKP Kelas II Pekanbaru merupakan Kantor pemerintahan kesehatan pelabuhan kelas II pekanbaru yang bergerak dibidang kesehatan khususnya mengenai lingkungan. Adapun yang menjadi kendala pada kantor KKP Kelas II Pekanbaru adalah belum adanya alat tolak ukur untuk menghitung kualitas pelayanan pada kantor kesehatan pelabuhan pekanbaru sementara pengadaan komputer dan sumber daya sudah ada, sehingga pimpinan susah dalam evaluasi dalam peningkatan layanan yang diberikan kepada masyarakat. Adapun metode penelitian yang digunakan adalah dengan pengumpulan data permasalahan dengan memberi pelatihan google form dalam pembuatan kuisioner online untuk meningkatkan kualitas pelayanan. Kata Kunci – Google Form, Layanan, KKP kelas II pekanbaru.","author":[{"dropping-particle":"","family":"Febriadi","given":"Bayu","non-dropping-particle":"","parse-names":false,"suffix":""},{"dropping-particle":"","family":"Nasution","given":"Nurliana","non-dropping-particle":"","parse-names":false,"suffix":""}],"container-title":"INOVTEK Polbeng - Seri Informatika","id":"ITEM-1","issue":"1","issued":{"date-parts":[["2017"]]},"page":"68","title":"Sosialisasi Dan Pelatihan Aplikasi Google Form Sebagai Kuisioner Online Untuk Meningkatkan Kualitas Pelayanan","type":"article-journal","volume":"2"},"uris":["http://www.mendeley.com/documents/?uuid=de7604b8-5ad2-433b-b61e-ef0eb3bce981"]}],"mendeley":{"formattedCitation":"[15]","plainTextFormattedCitation":"[15]","previouslyFormattedCitation":"[15]"},"properties":{"noteIndex":0},"schema":"https://github.com/citation-style-language/schema/raw/master/csl-citation.json"}</w:instrText>
      </w:r>
      <w:r w:rsidR="00200BC3">
        <w:fldChar w:fldCharType="separate"/>
      </w:r>
      <w:r w:rsidR="00200BC3" w:rsidRPr="00200BC3">
        <w:rPr>
          <w:noProof/>
        </w:rPr>
        <w:t>[15]</w:t>
      </w:r>
      <w:r w:rsidR="00200BC3">
        <w:fldChar w:fldCharType="end"/>
      </w:r>
      <w:r>
        <w:t xml:space="preserve"> </w:t>
      </w:r>
      <w:r w:rsidR="007F3F27">
        <w:t xml:space="preserve">. </w:t>
      </w:r>
      <w:r w:rsidR="008F033C">
        <w:t>Perhitungan hasil dari kuisioner menggunakan rumus persamaan:</w:t>
      </w:r>
    </w:p>
    <w:p w14:paraId="4A579E0F" w14:textId="5ADB4A56" w:rsidR="008F033C" w:rsidRDefault="008F033C" w:rsidP="008F033C">
      <w:pPr>
        <w:pStyle w:val="BodyText"/>
      </w:pPr>
      <w:r>
        <w:t>Presentase = (∑▒</w:t>
      </w:r>
      <w:r>
        <w:rPr>
          <w:rFonts w:hint="eastAsia"/>
        </w:rPr>
        <w:t>〖</w:t>
      </w:r>
      <w:r>
        <w:t>skor x 100%</w:t>
      </w:r>
      <w:r>
        <w:rPr>
          <w:rFonts w:hint="eastAsia"/>
        </w:rPr>
        <w:t>〗</w:t>
      </w:r>
      <w:r>
        <w:t>)/Smax…</w:t>
      </w:r>
    </w:p>
    <w:p w14:paraId="1E5774CD" w14:textId="77777777" w:rsidR="008F033C" w:rsidRDefault="008F033C" w:rsidP="008F033C">
      <w:pPr>
        <w:pStyle w:val="BodyText"/>
        <w:ind w:firstLine="0"/>
      </w:pPr>
      <w:r>
        <w:t>Pengujian ini memiliki total 30 responden sehingga perhitungannya dapat dilihat dibawah ini:</w:t>
      </w:r>
    </w:p>
    <w:p w14:paraId="1C289DAA" w14:textId="77777777" w:rsidR="008F033C" w:rsidRDefault="008F033C" w:rsidP="008F033C">
      <w:pPr>
        <w:pStyle w:val="BodyText"/>
      </w:pPr>
      <w:r>
        <w:t>Skor Tertinggi (SMax) = 5 x n = 5n (SS)</w:t>
      </w:r>
    </w:p>
    <w:p w14:paraId="5D353748" w14:textId="77777777" w:rsidR="008F033C" w:rsidRDefault="008F033C" w:rsidP="008F033C">
      <w:pPr>
        <w:pStyle w:val="BodyText"/>
      </w:pPr>
      <w:r>
        <w:t>Skor Terendah (SMin) =  1 x n = 1n (TT)</w:t>
      </w:r>
    </w:p>
    <w:p w14:paraId="5D96ABA8" w14:textId="77777777" w:rsidR="008F033C" w:rsidRDefault="008F033C" w:rsidP="008F033C">
      <w:pPr>
        <w:pStyle w:val="BodyText"/>
      </w:pPr>
      <w:r>
        <w:t>n merupakan total responden sehingga:</w:t>
      </w:r>
    </w:p>
    <w:p w14:paraId="78443873" w14:textId="77777777" w:rsidR="008F033C" w:rsidRDefault="008F033C" w:rsidP="008F033C">
      <w:pPr>
        <w:pStyle w:val="BodyText"/>
      </w:pPr>
      <w:r>
        <w:t>∑Skor = ∑ (SS + S + KS + TS + TT)</w:t>
      </w:r>
    </w:p>
    <w:p w14:paraId="6C368D9C" w14:textId="77777777" w:rsidR="008F033C" w:rsidRDefault="008F033C" w:rsidP="008F033C">
      <w:pPr>
        <w:pStyle w:val="BodyText"/>
      </w:pPr>
      <w:r>
        <w:t>= (15 x 5) + (15 x 4) + (0 x 3) + (0 x 4) + (0 x 1)</w:t>
      </w:r>
    </w:p>
    <w:p w14:paraId="03E38101" w14:textId="77777777" w:rsidR="008F033C" w:rsidRDefault="008F033C" w:rsidP="008F033C">
      <w:pPr>
        <w:pStyle w:val="BodyText"/>
      </w:pPr>
      <w:r>
        <w:t>=75+60+0+0+0 = 135</w:t>
      </w:r>
    </w:p>
    <w:p w14:paraId="77CBF055" w14:textId="77777777" w:rsidR="00FA7696" w:rsidRPr="008D56D5" w:rsidRDefault="00FA7696" w:rsidP="00FA7696">
      <w:pPr>
        <w:rPr>
          <w:b/>
          <w:lang w:val="id-ID"/>
        </w:rPr>
      </w:pPr>
      <w:r>
        <w:rPr>
          <w:b/>
          <w:lang w:val="id-ID"/>
        </w:rPr>
        <w:t>Presentase =</w:t>
      </w:r>
      <w:r w:rsidRPr="009D67D1">
        <w:rPr>
          <w:b/>
          <w:sz w:val="28"/>
          <w:lang w:val="id-ID"/>
        </w:rPr>
        <w:t xml:space="preserve"> </w:t>
      </w:r>
      <m:oMath>
        <m:f>
          <m:fPr>
            <m:ctrlPr>
              <w:rPr>
                <w:rFonts w:ascii="Cambria Math" w:hAnsi="Cambria Math"/>
                <w:lang w:val="id-ID"/>
              </w:rPr>
            </m:ctrlPr>
          </m:fPr>
          <m:num>
            <m:nary>
              <m:naryPr>
                <m:chr m:val="∑"/>
                <m:subHide m:val="1"/>
                <m:supHide m:val="1"/>
                <m:ctrlPr>
                  <w:rPr>
                    <w:rFonts w:ascii="Cambria Math" w:hAnsi="Cambria Math"/>
                    <w:i/>
                    <w:lang w:val="id-ID"/>
                  </w:rPr>
                </m:ctrlPr>
              </m:naryPr>
              <m:sub/>
              <m:sup/>
              <m:e>
                <m:r>
                  <w:rPr>
                    <w:rFonts w:ascii="Cambria Math" w:hAnsi="Cambria Math"/>
                    <w:lang w:val="id-ID"/>
                  </w:rPr>
                  <m:t>skor x 100%</m:t>
                </m:r>
              </m:e>
            </m:nary>
          </m:num>
          <m:den>
            <m:r>
              <w:rPr>
                <w:rFonts w:ascii="Cambria Math" w:hAnsi="Cambria Math"/>
                <w:lang w:val="id-ID"/>
              </w:rPr>
              <m:t>Smax</m:t>
            </m:r>
          </m:den>
        </m:f>
        <m:r>
          <w:rPr>
            <w:rFonts w:ascii="Cambria Math" w:hAnsi="Cambria Math"/>
            <w:lang w:val="id-ID"/>
          </w:rPr>
          <m:t>…</m:t>
        </m:r>
      </m:oMath>
      <w:r w:rsidRPr="008D56D5">
        <w:rPr>
          <w:b/>
          <w:lang w:val="id-ID"/>
        </w:rPr>
        <w:t xml:space="preserve"> </w:t>
      </w:r>
    </w:p>
    <w:p w14:paraId="71798D8D" w14:textId="77777777" w:rsidR="00FA7696" w:rsidRPr="008D56D5" w:rsidRDefault="00FA7696" w:rsidP="00FA7696">
      <w:pPr>
        <w:pStyle w:val="BodyText"/>
        <w:ind w:firstLine="0"/>
        <w:rPr>
          <w:lang w:val="id-ID"/>
        </w:rPr>
      </w:pPr>
      <w:r w:rsidRPr="008D56D5">
        <w:rPr>
          <w:b/>
          <w:lang w:val="id-ID"/>
        </w:rPr>
        <w:tab/>
      </w:r>
      <w:r w:rsidRPr="008D56D5">
        <w:rPr>
          <w:b/>
          <w:lang w:val="id-ID"/>
        </w:rPr>
        <w:tab/>
        <w:t xml:space="preserve">       =</w:t>
      </w:r>
      <w:r w:rsidRPr="008D56D5">
        <w:rPr>
          <w:b/>
          <w:lang w:val="id-ID"/>
        </w:rPr>
        <w:tab/>
      </w:r>
      <m:oMath>
        <m:f>
          <m:fPr>
            <m:ctrlPr>
              <w:rPr>
                <w:rFonts w:ascii="Cambria Math" w:hAnsi="Cambria Math"/>
                <w:lang w:val="id-ID"/>
              </w:rPr>
            </m:ctrlPr>
          </m:fPr>
          <m:num>
            <m:nary>
              <m:naryPr>
                <m:chr m:val="∑"/>
                <m:subHide m:val="1"/>
                <m:supHide m:val="1"/>
                <m:ctrlPr>
                  <w:rPr>
                    <w:rFonts w:ascii="Cambria Math" w:hAnsi="Cambria Math"/>
                    <w:i/>
                    <w:lang w:val="id-ID"/>
                  </w:rPr>
                </m:ctrlPr>
              </m:naryPr>
              <m:sub/>
              <m:sup/>
              <m:e>
                <m:r>
                  <w:rPr>
                    <w:rFonts w:ascii="Cambria Math" w:hAnsi="Cambria Math"/>
                    <w:lang w:val="id-ID"/>
                  </w:rPr>
                  <m:t>135 x 100%</m:t>
                </m:r>
              </m:e>
            </m:nary>
          </m:num>
          <m:den>
            <m:r>
              <w:rPr>
                <w:rFonts w:ascii="Cambria Math" w:hAnsi="Cambria Math"/>
                <w:lang w:val="id-ID"/>
              </w:rPr>
              <m:t>150</m:t>
            </m:r>
          </m:den>
        </m:f>
        <m:r>
          <w:rPr>
            <w:rFonts w:ascii="Cambria Math" w:hAnsi="Cambria Math"/>
            <w:lang w:val="id-ID"/>
          </w:rPr>
          <m:t>=90%</m:t>
        </m:r>
      </m:oMath>
    </w:p>
    <w:p w14:paraId="27C5EA25" w14:textId="0BC503DE" w:rsidR="008F033C" w:rsidRDefault="008F033C" w:rsidP="00FA7696">
      <w:pPr>
        <w:pStyle w:val="BodyText"/>
        <w:ind w:firstLine="0"/>
      </w:pPr>
      <w:r>
        <w:t xml:space="preserve">Tabel </w:t>
      </w:r>
      <w:r w:rsidR="00DF37D1">
        <w:t>5</w:t>
      </w:r>
      <w:r>
        <w:t xml:space="preserve"> merupakan hasil presentasi kuisioner yang di isi oleh calon pengguna sistem ini.</w:t>
      </w:r>
    </w:p>
    <w:p w14:paraId="7FCEE42E" w14:textId="3B3053A9" w:rsidR="008F033C" w:rsidRDefault="008F033C" w:rsidP="008F033C">
      <w:pPr>
        <w:pStyle w:val="BodyText"/>
        <w:ind w:firstLine="0"/>
        <w:jc w:val="center"/>
      </w:pPr>
      <w:r w:rsidRPr="008F033C">
        <w:t xml:space="preserve">Tabel </w:t>
      </w:r>
      <w:r w:rsidR="00DF37D1">
        <w:t>5</w:t>
      </w:r>
      <w:r w:rsidRPr="008F033C">
        <w:t xml:space="preserve">. Tabel Penilaian Kuesioner oleh </w:t>
      </w:r>
      <w:r w:rsidRPr="00FA7696">
        <w:rPr>
          <w:i/>
          <w:iCs/>
        </w:rPr>
        <w:t>User</w:t>
      </w:r>
    </w:p>
    <w:bookmarkEnd w:id="53"/>
    <w:p w14:paraId="70B68FD5" w14:textId="0F42BED0" w:rsidR="008F033C" w:rsidRDefault="008F033C" w:rsidP="008F033C">
      <w:pPr>
        <w:pStyle w:val="BodyText"/>
        <w:ind w:firstLine="0"/>
        <w:jc w:val="left"/>
      </w:pPr>
      <w:r>
        <w:rPr>
          <w:noProof/>
        </w:rPr>
        <w:drawing>
          <wp:inline distT="0" distB="0" distL="0" distR="0" wp14:anchorId="0A171E1D" wp14:editId="68748E11">
            <wp:extent cx="3200400" cy="14484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stretch>
                      <a:fillRect/>
                    </a:stretch>
                  </pic:blipFill>
                  <pic:spPr>
                    <a:xfrm>
                      <a:off x="0" y="0"/>
                      <a:ext cx="3200400" cy="1448435"/>
                    </a:xfrm>
                    <a:prstGeom prst="rect">
                      <a:avLst/>
                    </a:prstGeom>
                  </pic:spPr>
                </pic:pic>
              </a:graphicData>
            </a:graphic>
          </wp:inline>
        </w:drawing>
      </w:r>
    </w:p>
    <w:p w14:paraId="4D137677" w14:textId="0E9EEF15" w:rsidR="00C52F89" w:rsidRDefault="00A85CDC" w:rsidP="007417C2">
      <w:pPr>
        <w:pStyle w:val="BodyText"/>
        <w:ind w:firstLine="0"/>
      </w:pPr>
      <w:bookmarkStart w:id="54" w:name="_Hlk63016244"/>
      <w:r>
        <w:tab/>
      </w:r>
      <w:r w:rsidR="0064272E" w:rsidRPr="0064272E">
        <w:t xml:space="preserve">Pada table </w:t>
      </w:r>
      <w:r w:rsidR="00DF37D1">
        <w:t>5</w:t>
      </w:r>
      <w:r w:rsidR="0064272E" w:rsidRPr="0064272E">
        <w:t xml:space="preserve"> hasil kuesioner yang diisi oleh </w:t>
      </w:r>
      <w:r w:rsidR="0064272E" w:rsidRPr="00FA7696">
        <w:rPr>
          <w:i/>
          <w:iCs/>
        </w:rPr>
        <w:t>user</w:t>
      </w:r>
      <w:r w:rsidR="0064272E" w:rsidRPr="0064272E">
        <w:t xml:space="preserve"> bahwa sistem ini mendapatkan nilai 91% yang dapat membuktikan </w:t>
      </w:r>
      <w:r w:rsidR="0064272E" w:rsidRPr="00FA7696">
        <w:rPr>
          <w:i/>
          <w:iCs/>
        </w:rPr>
        <w:t>sistem</w:t>
      </w:r>
      <w:r w:rsidR="0064272E" w:rsidRPr="0064272E">
        <w:t xml:space="preserve"> ini bisa diterapkan.</w:t>
      </w:r>
    </w:p>
    <w:p w14:paraId="3F767C78" w14:textId="24A0B724" w:rsidR="0064272E" w:rsidRDefault="00560F48" w:rsidP="00DF37D1">
      <w:pPr>
        <w:pStyle w:val="Heading2"/>
        <w:numPr>
          <w:ilvl w:val="0"/>
          <w:numId w:val="0"/>
        </w:numPr>
      </w:pPr>
      <w:bookmarkStart w:id="55" w:name="_Hlk63016282"/>
      <w:bookmarkEnd w:id="54"/>
      <w:r>
        <w:t xml:space="preserve">C.2 </w:t>
      </w:r>
      <w:r w:rsidR="0064272E" w:rsidRPr="0064272E">
        <w:t xml:space="preserve">Pengujian sistem oleh </w:t>
      </w:r>
      <w:r w:rsidR="0064272E" w:rsidRPr="00FA7696">
        <w:t>Admin</w:t>
      </w:r>
      <w:bookmarkEnd w:id="55"/>
    </w:p>
    <w:p w14:paraId="5CF74ACF" w14:textId="0265EF95" w:rsidR="008D56D5" w:rsidRDefault="00DF37D1" w:rsidP="008D56D5">
      <w:pPr>
        <w:pStyle w:val="BodyText"/>
        <w:ind w:firstLine="0"/>
      </w:pPr>
      <w:bookmarkStart w:id="56" w:name="_Hlk63016295"/>
      <w:r>
        <w:tab/>
      </w:r>
      <w:r w:rsidR="0064272E" w:rsidRPr="0064272E">
        <w:t xml:space="preserve">Pengujian ini digunakan untuk penerapaan manfaat oleh pengguna sistem khusunya </w:t>
      </w:r>
      <w:r w:rsidR="0064272E" w:rsidRPr="00560F48">
        <w:rPr>
          <w:i/>
          <w:iCs/>
        </w:rPr>
        <w:t>admin</w:t>
      </w:r>
      <w:r w:rsidR="0064272E" w:rsidRPr="0064272E">
        <w:t xml:space="preserve">. Lembar kuisioner </w:t>
      </w:r>
      <w:r w:rsidR="00560F48">
        <w:t xml:space="preserve">secara </w:t>
      </w:r>
      <w:r w:rsidR="00560F48" w:rsidRPr="00DF37D1">
        <w:rPr>
          <w:i/>
          <w:iCs/>
        </w:rPr>
        <w:t xml:space="preserve">online </w:t>
      </w:r>
      <w:r w:rsidR="0064272E" w:rsidRPr="0064272E">
        <w:t>diberikan untuk seorang admin untuk memberikan tanggapan dan masukan mengenai sistem tersebut</w:t>
      </w:r>
      <w:r w:rsidR="008D56D5" w:rsidRPr="008D56D5">
        <w:t xml:space="preserve"> </w:t>
      </w:r>
      <w:r w:rsidR="008D56D5">
        <w:t>Tabel 6 merupakan hasil presentasi kuisioner yang di isi oleh calon pengguna sistem ini.</w:t>
      </w:r>
    </w:p>
    <w:p w14:paraId="3D117253" w14:textId="15FDC097" w:rsidR="0064272E" w:rsidRDefault="0064272E" w:rsidP="0064272E">
      <w:pPr>
        <w:pStyle w:val="BodyText"/>
        <w:ind w:firstLine="0"/>
      </w:pPr>
    </w:p>
    <w:p w14:paraId="1D526B89" w14:textId="1F7171D4" w:rsidR="0064272E" w:rsidRPr="00FA7696" w:rsidRDefault="0064272E" w:rsidP="0064272E">
      <w:pPr>
        <w:pStyle w:val="BodyText"/>
        <w:ind w:firstLine="0"/>
        <w:jc w:val="center"/>
        <w:rPr>
          <w:i/>
          <w:iCs/>
        </w:rPr>
      </w:pPr>
      <w:bookmarkStart w:id="57" w:name="_Hlk63016303"/>
      <w:bookmarkEnd w:id="56"/>
      <w:r>
        <w:t xml:space="preserve">Tabel </w:t>
      </w:r>
      <w:r w:rsidR="008D56D5">
        <w:t>6</w:t>
      </w:r>
      <w:r>
        <w:t xml:space="preserve">. Tabel Penilaian Kuesioner oleh </w:t>
      </w:r>
      <w:r w:rsidRPr="00FA7696">
        <w:rPr>
          <w:i/>
          <w:iCs/>
        </w:rPr>
        <w:t>Admin</w:t>
      </w:r>
    </w:p>
    <w:bookmarkEnd w:id="57"/>
    <w:p w14:paraId="0B9D8F2A" w14:textId="643114CC" w:rsidR="0064272E" w:rsidRDefault="0064272E" w:rsidP="0064272E">
      <w:pPr>
        <w:pStyle w:val="BodyText"/>
        <w:ind w:firstLine="0"/>
        <w:jc w:val="center"/>
      </w:pPr>
      <w:r>
        <w:rPr>
          <w:noProof/>
        </w:rPr>
        <w:drawing>
          <wp:inline distT="0" distB="0" distL="0" distR="0" wp14:anchorId="49F7B5CB" wp14:editId="3402F32A">
            <wp:extent cx="3200400" cy="14312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stretch>
                      <a:fillRect/>
                    </a:stretch>
                  </pic:blipFill>
                  <pic:spPr>
                    <a:xfrm>
                      <a:off x="0" y="0"/>
                      <a:ext cx="3200400" cy="1431290"/>
                    </a:xfrm>
                    <a:prstGeom prst="rect">
                      <a:avLst/>
                    </a:prstGeom>
                  </pic:spPr>
                </pic:pic>
              </a:graphicData>
            </a:graphic>
          </wp:inline>
        </w:drawing>
      </w:r>
    </w:p>
    <w:p w14:paraId="043336AD" w14:textId="235521CE" w:rsidR="008A55B5" w:rsidRDefault="00517C85" w:rsidP="0064272E">
      <w:pPr>
        <w:pStyle w:val="BodyText"/>
        <w:ind w:firstLine="0"/>
      </w:pPr>
      <w:bookmarkStart w:id="58" w:name="_Hlk63016340"/>
      <w:r>
        <w:t>P</w:t>
      </w:r>
      <w:r w:rsidR="0064272E" w:rsidRPr="0064272E">
        <w:t xml:space="preserve">ada table </w:t>
      </w:r>
      <w:r w:rsidR="00205884">
        <w:t>6</w:t>
      </w:r>
      <w:r w:rsidR="0064272E" w:rsidRPr="0064272E">
        <w:t xml:space="preserve"> hasil kuesioner yang diisi oleh admin LPPT MTA bahwa sistem ini mendapatkan nilai 90% yang dapat membuktikan sistem ini bisa diterapkan.</w:t>
      </w:r>
    </w:p>
    <w:bookmarkEnd w:id="58"/>
    <w:p w14:paraId="360C9388" w14:textId="76E49141" w:rsidR="006E529E" w:rsidRDefault="00E93152" w:rsidP="006E529E">
      <w:pPr>
        <w:pStyle w:val="Heading1"/>
        <w:tabs>
          <w:tab w:val="clear" w:pos="216"/>
          <w:tab w:val="clear" w:pos="576"/>
          <w:tab w:val="left" w:pos="284"/>
        </w:tabs>
        <w:rPr>
          <w:lang w:val="id-ID"/>
        </w:rPr>
      </w:pPr>
      <w:r w:rsidRPr="00156886">
        <w:t>KESIMPULAN</w:t>
      </w:r>
      <w:r>
        <w:rPr>
          <w:lang w:val="id-ID"/>
        </w:rPr>
        <w:t xml:space="preserve"> </w:t>
      </w:r>
    </w:p>
    <w:p w14:paraId="697ECFF3" w14:textId="77777777" w:rsidR="006E529E" w:rsidRDefault="006E529E" w:rsidP="0029156B">
      <w:pPr>
        <w:ind w:firstLine="720"/>
        <w:rPr>
          <w:lang w:val="en-GB"/>
        </w:rPr>
      </w:pPr>
      <w:bookmarkStart w:id="59" w:name="_Hlk63017318"/>
      <w:bookmarkStart w:id="60" w:name="_Hlk63001054"/>
      <w:r>
        <w:rPr>
          <w:lang w:val="en-GB"/>
        </w:rPr>
        <w:t xml:space="preserve">Sistem autentifikasi sertifikat menggunakan </w:t>
      </w:r>
      <w:r w:rsidRPr="00613AA3">
        <w:rPr>
          <w:i/>
          <w:iCs/>
          <w:lang w:val="en-GB"/>
        </w:rPr>
        <w:t>QR code</w:t>
      </w:r>
      <w:r>
        <w:rPr>
          <w:i/>
          <w:iCs/>
          <w:lang w:val="en-GB"/>
        </w:rPr>
        <w:t xml:space="preserve"> </w:t>
      </w:r>
      <w:r>
        <w:rPr>
          <w:lang w:val="en-GB"/>
        </w:rPr>
        <w:t xml:space="preserve">di LPPT MTA telah selesai dibuat,berdasarkan pengujian dengan metode </w:t>
      </w:r>
      <w:r w:rsidRPr="00A37385">
        <w:rPr>
          <w:i/>
          <w:iCs/>
          <w:lang w:val="en-GB"/>
        </w:rPr>
        <w:t>black-box</w:t>
      </w:r>
      <w:r>
        <w:rPr>
          <w:lang w:val="en-GB"/>
        </w:rPr>
        <w:t xml:space="preserve"> </w:t>
      </w:r>
      <w:r w:rsidRPr="00A37385">
        <w:rPr>
          <w:i/>
          <w:iCs/>
          <w:lang w:val="en-GB"/>
        </w:rPr>
        <w:t>testing</w:t>
      </w:r>
      <w:r>
        <w:rPr>
          <w:lang w:val="en-GB"/>
        </w:rPr>
        <w:t xml:space="preserve"> dapat disimpulkan bahwa fungsi-fungsi pada sistem telah berjalan dengan baik sesuai dengan yang diharapkan.</w:t>
      </w:r>
    </w:p>
    <w:p w14:paraId="40FC9038" w14:textId="77777777" w:rsidR="006E529E" w:rsidRDefault="006E529E" w:rsidP="006E529E">
      <w:pPr>
        <w:rPr>
          <w:lang w:val="en-GB"/>
        </w:rPr>
      </w:pPr>
      <w:r>
        <w:rPr>
          <w:lang w:val="en-GB"/>
        </w:rPr>
        <w:tab/>
        <w:t xml:space="preserve">Hasil pengujian kepada 30 orang responden yang merupakan santri dan santriwati menunjukkan bahwa 91% dan seorang admin  menunjukkan bahwa 90% setuju untuk </w:t>
      </w:r>
      <w:r w:rsidRPr="006E529E">
        <w:rPr>
          <w:i/>
          <w:iCs/>
          <w:lang w:val="en-GB"/>
        </w:rPr>
        <w:t>sistem</w:t>
      </w:r>
      <w:r>
        <w:rPr>
          <w:lang w:val="en-GB"/>
        </w:rPr>
        <w:t xml:space="preserve"> yang dibuat digunakan untuk mengetahui sertifikat tahsin yang dikeluarkan LPPT MTA asli atau palsu yang nantinya sertifikat tersebut digunakan untuk uian kenaikan marhalah dan lainnya.</w:t>
      </w:r>
    </w:p>
    <w:p w14:paraId="52A7149F" w14:textId="3B8AF1C5" w:rsidR="006E529E" w:rsidRDefault="006E529E" w:rsidP="006E529E">
      <w:pPr>
        <w:rPr>
          <w:lang w:val="en-GB"/>
        </w:rPr>
      </w:pPr>
      <w:r>
        <w:rPr>
          <w:lang w:val="en-GB"/>
        </w:rPr>
        <w:tab/>
        <w:t xml:space="preserve">Sistem bisa diakses oleh </w:t>
      </w:r>
      <w:r w:rsidRPr="006E529E">
        <w:rPr>
          <w:i/>
          <w:iCs/>
          <w:lang w:val="en-GB"/>
        </w:rPr>
        <w:t>user</w:t>
      </w:r>
      <w:r>
        <w:rPr>
          <w:lang w:val="en-GB"/>
        </w:rPr>
        <w:t xml:space="preserve"> melalui </w:t>
      </w:r>
      <w:r w:rsidRPr="006E529E">
        <w:rPr>
          <w:i/>
          <w:iCs/>
          <w:lang w:val="en-GB"/>
        </w:rPr>
        <w:t>smartphone</w:t>
      </w:r>
      <w:r>
        <w:rPr>
          <w:lang w:val="en-GB"/>
        </w:rPr>
        <w:t xml:space="preserve"> dan </w:t>
      </w:r>
      <w:r w:rsidRPr="006E529E">
        <w:rPr>
          <w:i/>
          <w:iCs/>
          <w:lang w:val="en-GB"/>
        </w:rPr>
        <w:t>admin</w:t>
      </w:r>
      <w:r>
        <w:rPr>
          <w:lang w:val="en-GB"/>
        </w:rPr>
        <w:t xml:space="preserve"> dapat mengakses melalui </w:t>
      </w:r>
      <w:r w:rsidRPr="006E529E">
        <w:rPr>
          <w:lang w:val="en-GB"/>
        </w:rPr>
        <w:t>komputer</w:t>
      </w:r>
      <w:r>
        <w:rPr>
          <w:lang w:val="en-GB"/>
        </w:rPr>
        <w:t xml:space="preserve"> dan </w:t>
      </w:r>
      <w:r w:rsidRPr="006E529E">
        <w:rPr>
          <w:i/>
          <w:iCs/>
          <w:lang w:val="en-GB"/>
        </w:rPr>
        <w:t>smartphone</w:t>
      </w:r>
      <w:r>
        <w:rPr>
          <w:lang w:val="en-GB"/>
        </w:rPr>
        <w:t xml:space="preserve">. Sistem ini masih belum sempurna, ada beberapa fungsi yang bisa ditambahkan lagi untuk kedepannya.  </w:t>
      </w:r>
    </w:p>
    <w:bookmarkEnd w:id="59"/>
    <w:p w14:paraId="5C69DDB8" w14:textId="646BBCCD" w:rsidR="006E529E" w:rsidRDefault="006E529E" w:rsidP="006E529E">
      <w:pPr>
        <w:rPr>
          <w:lang w:val="en-GB"/>
        </w:rPr>
      </w:pPr>
    </w:p>
    <w:p w14:paraId="1436DFF7" w14:textId="007EFF7A" w:rsidR="006E529E" w:rsidRDefault="006E529E" w:rsidP="002C2EB6">
      <w:pPr>
        <w:pStyle w:val="DaftarPustaka"/>
      </w:pPr>
      <w:r w:rsidRPr="002E05B4">
        <w:lastRenderedPageBreak/>
        <w:t>DAFTAR PUSTAKA</w:t>
      </w:r>
    </w:p>
    <w:p w14:paraId="6F49D135" w14:textId="2C1EC82C" w:rsidR="00200BC3" w:rsidRPr="00200BC3" w:rsidRDefault="00200BC3" w:rsidP="00200BC3">
      <w:pPr>
        <w:widowControl w:val="0"/>
        <w:autoSpaceDE w:val="0"/>
        <w:autoSpaceDN w:val="0"/>
        <w:adjustRightInd w:val="0"/>
        <w:ind w:left="640" w:hanging="640"/>
        <w:rPr>
          <w:noProof/>
          <w:szCs w:val="24"/>
        </w:rPr>
      </w:pPr>
      <w:r>
        <w:rPr>
          <w:b/>
          <w:bCs/>
          <w:lang w:val="en-GB"/>
        </w:rPr>
        <w:fldChar w:fldCharType="begin" w:fldLock="1"/>
      </w:r>
      <w:r>
        <w:rPr>
          <w:b/>
          <w:bCs/>
          <w:lang w:val="en-GB"/>
        </w:rPr>
        <w:instrText xml:space="preserve">ADDIN Mendeley Bibliography CSL_BIBLIOGRAPHY </w:instrText>
      </w:r>
      <w:r>
        <w:rPr>
          <w:b/>
          <w:bCs/>
          <w:lang w:val="en-GB"/>
        </w:rPr>
        <w:fldChar w:fldCharType="separate"/>
      </w:r>
      <w:r w:rsidRPr="00200BC3">
        <w:rPr>
          <w:noProof/>
          <w:szCs w:val="24"/>
        </w:rPr>
        <w:t>[1]</w:t>
      </w:r>
      <w:r w:rsidRPr="00200BC3">
        <w:rPr>
          <w:noProof/>
          <w:szCs w:val="24"/>
        </w:rPr>
        <w:tab/>
        <w:t xml:space="preserve">U. Rahardja, E. P. Harahap, and G. Fresandy, “Penerapan Sistem Autentikasi Sertifikat Sebagai Pengambil Keputusan Validasi Sertifikat Pada Perguruan Tinggi,” </w:t>
      </w:r>
      <w:r w:rsidRPr="00200BC3">
        <w:rPr>
          <w:i/>
          <w:iCs/>
          <w:noProof/>
          <w:szCs w:val="24"/>
        </w:rPr>
        <w:t>Technomedia J.</w:t>
      </w:r>
      <w:r w:rsidRPr="00200BC3">
        <w:rPr>
          <w:noProof/>
          <w:szCs w:val="24"/>
        </w:rPr>
        <w:t>, vol. 2, no. 1, pp. 17–25, 2017.</w:t>
      </w:r>
    </w:p>
    <w:p w14:paraId="7DEBCE6B"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2]</w:t>
      </w:r>
      <w:r w:rsidRPr="00200BC3">
        <w:rPr>
          <w:noProof/>
          <w:szCs w:val="24"/>
        </w:rPr>
        <w:tab/>
        <w:t xml:space="preserve">B. A. Talip and M. Z. Zulkifli, “Mobile Attendance System Using Qr Codes Technology,” </w:t>
      </w:r>
      <w:r w:rsidRPr="00200BC3">
        <w:rPr>
          <w:i/>
          <w:iCs/>
          <w:noProof/>
          <w:szCs w:val="24"/>
        </w:rPr>
        <w:t>J. Comput. Technol. Creat. Content</w:t>
      </w:r>
      <w:r w:rsidRPr="00200BC3">
        <w:rPr>
          <w:noProof/>
          <w:szCs w:val="24"/>
        </w:rPr>
        <w:t>, vol. 3, no. 1, pp. 1–3, 2018, [Online]. Available: http://jtec.org.my/index.php/JTeC/article/view/64/.</w:t>
      </w:r>
    </w:p>
    <w:p w14:paraId="5A5ADBED"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3]</w:t>
      </w:r>
      <w:r w:rsidRPr="00200BC3">
        <w:rPr>
          <w:noProof/>
          <w:szCs w:val="24"/>
        </w:rPr>
        <w:tab/>
        <w:t xml:space="preserve">S. Kaur, “QR Code Security and Solution,” </w:t>
      </w:r>
      <w:r w:rsidRPr="00200BC3">
        <w:rPr>
          <w:i/>
          <w:iCs/>
          <w:noProof/>
          <w:szCs w:val="24"/>
        </w:rPr>
        <w:t>Int. J. Eng. Sci. Comput.</w:t>
      </w:r>
      <w:r w:rsidRPr="00200BC3">
        <w:rPr>
          <w:noProof/>
          <w:szCs w:val="24"/>
        </w:rPr>
        <w:t>, vol. 7, no. 4, pp. 10323–10325, 2017, [Online]. Available: http://ijesc.org/upload/15de67d580745fa9233dd9906e322d67.QR Code Security and Solution.pdf.</w:t>
      </w:r>
    </w:p>
    <w:p w14:paraId="6AB3F314"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4]</w:t>
      </w:r>
      <w:r w:rsidRPr="00200BC3">
        <w:rPr>
          <w:noProof/>
          <w:szCs w:val="24"/>
        </w:rPr>
        <w:tab/>
        <w:t xml:space="preserve">N. Bhardwaj, R. Kumar, R. Verma, A. Jindal, and A. P. Bhondekar, “Decoding algorithm for color QR code: A mobile scanner application,” in </w:t>
      </w:r>
      <w:r w:rsidRPr="00200BC3">
        <w:rPr>
          <w:i/>
          <w:iCs/>
          <w:noProof/>
          <w:szCs w:val="24"/>
        </w:rPr>
        <w:t>2016 International Conference on Recent Trends in Information Technology, ICRTIT 2016</w:t>
      </w:r>
      <w:r w:rsidRPr="00200BC3">
        <w:rPr>
          <w:noProof/>
          <w:szCs w:val="24"/>
        </w:rPr>
        <w:t>, 2016, doi: 10.1109/ICRTIT.2016.7569561.</w:t>
      </w:r>
    </w:p>
    <w:p w14:paraId="14813A42"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5]</w:t>
      </w:r>
      <w:r w:rsidRPr="00200BC3">
        <w:rPr>
          <w:noProof/>
          <w:szCs w:val="24"/>
        </w:rPr>
        <w:tab/>
        <w:t xml:space="preserve">D. A. Adi Nugroho and H. Supriyono, “Sistem Informasi Pendaftaran Seminar Dengan Tiket Berbasis Qr Code,” </w:t>
      </w:r>
      <w:r w:rsidRPr="00200BC3">
        <w:rPr>
          <w:i/>
          <w:iCs/>
          <w:noProof/>
          <w:szCs w:val="24"/>
        </w:rPr>
        <w:t>Emit. J. Tek. Elektro</w:t>
      </w:r>
      <w:r w:rsidRPr="00200BC3">
        <w:rPr>
          <w:noProof/>
          <w:szCs w:val="24"/>
        </w:rPr>
        <w:t>, vol. 19, no. 1, pp. 36–40, 2019, doi: 10.23917/emitor.v19i1.7439.</w:t>
      </w:r>
    </w:p>
    <w:p w14:paraId="3CA4B059"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6]</w:t>
      </w:r>
      <w:r w:rsidRPr="00200BC3">
        <w:rPr>
          <w:noProof/>
          <w:szCs w:val="24"/>
        </w:rPr>
        <w:tab/>
        <w:t xml:space="preserve">A. Y. Egwoh and O. F. Nonyelum, “A Software System Development Life Cycle Model for Improved Students Communication and Collaboration,” </w:t>
      </w:r>
      <w:r w:rsidRPr="00200BC3">
        <w:rPr>
          <w:i/>
          <w:iCs/>
          <w:noProof/>
          <w:szCs w:val="24"/>
        </w:rPr>
        <w:t>Int. J. Comput. Sci. Eng. Surv.</w:t>
      </w:r>
      <w:r w:rsidRPr="00200BC3">
        <w:rPr>
          <w:noProof/>
          <w:szCs w:val="24"/>
        </w:rPr>
        <w:t>, vol. 8, no. 4, pp. 1–10, 2017, doi: 10.5121/ijcses.2017.8401.</w:t>
      </w:r>
    </w:p>
    <w:p w14:paraId="150E0CEB"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7]</w:t>
      </w:r>
      <w:r w:rsidRPr="00200BC3">
        <w:rPr>
          <w:noProof/>
          <w:szCs w:val="24"/>
        </w:rPr>
        <w:tab/>
        <w:t xml:space="preserve">N. Salleh, S. Saud, M. Nur, and A. Asnur, “Pemanfaatan QR-Code sebagai media pembelajaran Bahasa Asing pada Perguruan Tinggi di Indonesia,” </w:t>
      </w:r>
      <w:r w:rsidRPr="00200BC3">
        <w:rPr>
          <w:i/>
          <w:iCs/>
          <w:noProof/>
          <w:szCs w:val="24"/>
        </w:rPr>
        <w:t>Semin. Nas. Dies Natalis UNM Ke 57</w:t>
      </w:r>
      <w:r w:rsidRPr="00200BC3">
        <w:rPr>
          <w:noProof/>
          <w:szCs w:val="24"/>
        </w:rPr>
        <w:t>, no. July, pp. 253–260, 2018, [Online]. Available: http://eprints.unm.ac.id/11298/.</w:t>
      </w:r>
    </w:p>
    <w:p w14:paraId="57124AE4"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8]</w:t>
      </w:r>
      <w:r w:rsidRPr="00200BC3">
        <w:rPr>
          <w:noProof/>
          <w:szCs w:val="24"/>
        </w:rPr>
        <w:tab/>
        <w:t xml:space="preserve">S. F. Saragih and E. B. Wagiu, “Analisa Perencanaan Pembayaran Menggunakan Sistem QR Code di Industrial Universitas Advent Indonesia,” </w:t>
      </w:r>
      <w:r w:rsidRPr="00200BC3">
        <w:rPr>
          <w:i/>
          <w:iCs/>
          <w:noProof/>
          <w:szCs w:val="24"/>
        </w:rPr>
        <w:t>TeIKa</w:t>
      </w:r>
      <w:r w:rsidRPr="00200BC3">
        <w:rPr>
          <w:noProof/>
          <w:szCs w:val="24"/>
        </w:rPr>
        <w:t xml:space="preserve">, vol. 9, no. 01, pp. 15–29, 2019, doi: </w:t>
      </w:r>
      <w:r w:rsidRPr="00200BC3">
        <w:rPr>
          <w:noProof/>
          <w:szCs w:val="24"/>
        </w:rPr>
        <w:t>10.36342/teika.v9i01.788.</w:t>
      </w:r>
    </w:p>
    <w:p w14:paraId="73CFFD84"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9]</w:t>
      </w:r>
      <w:r w:rsidRPr="00200BC3">
        <w:rPr>
          <w:noProof/>
          <w:szCs w:val="24"/>
        </w:rPr>
        <w:tab/>
        <w:t xml:space="preserve">H. Nopriandi, “Perancangan Sistem Informasi Registrasi Mahasiswa,” </w:t>
      </w:r>
      <w:r w:rsidRPr="00200BC3">
        <w:rPr>
          <w:i/>
          <w:iCs/>
          <w:noProof/>
          <w:szCs w:val="24"/>
        </w:rPr>
        <w:t>J. Teknol. Dan Open Source</w:t>
      </w:r>
      <w:r w:rsidRPr="00200BC3">
        <w:rPr>
          <w:noProof/>
          <w:szCs w:val="24"/>
        </w:rPr>
        <w:t>, vol. 1, no. 1, pp. 73–79, 2018, doi: 10.36378/jtos.v1i1.1.</w:t>
      </w:r>
    </w:p>
    <w:p w14:paraId="0D3DB85A"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10]</w:t>
      </w:r>
      <w:r w:rsidRPr="00200BC3">
        <w:rPr>
          <w:noProof/>
          <w:szCs w:val="24"/>
        </w:rPr>
        <w:tab/>
        <w:t xml:space="preserve">J. de V. Mohino, J. B. Higuera, J. R. B. Higuera, and J. A. S. Montalvo, “The application of a new secure software development life cycle (S-SDLC) with agile methodologies,” </w:t>
      </w:r>
      <w:r w:rsidRPr="00200BC3">
        <w:rPr>
          <w:i/>
          <w:iCs/>
          <w:noProof/>
          <w:szCs w:val="24"/>
        </w:rPr>
        <w:t>Electron.</w:t>
      </w:r>
      <w:r w:rsidRPr="00200BC3">
        <w:rPr>
          <w:noProof/>
          <w:szCs w:val="24"/>
        </w:rPr>
        <w:t>, vol. 8, no. 11, 2019, doi: 10.3390/electronics8111218.</w:t>
      </w:r>
    </w:p>
    <w:p w14:paraId="13D610DE"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11]</w:t>
      </w:r>
      <w:r w:rsidRPr="00200BC3">
        <w:rPr>
          <w:noProof/>
          <w:szCs w:val="24"/>
        </w:rPr>
        <w:tab/>
        <w:t xml:space="preserve">M. Yulianto and D. A. P. Putri, “Pengembangan Game Edukasi Pengenalan Iklim dan Cuaca untuk Siswa Kelas III Sekolah Dasar,” </w:t>
      </w:r>
      <w:r w:rsidRPr="00200BC3">
        <w:rPr>
          <w:i/>
          <w:iCs/>
          <w:noProof/>
          <w:szCs w:val="24"/>
        </w:rPr>
        <w:t>Emit. J. Tek. Elektro</w:t>
      </w:r>
      <w:r w:rsidRPr="00200BC3">
        <w:rPr>
          <w:noProof/>
          <w:szCs w:val="24"/>
        </w:rPr>
        <w:t>, vol. 20, no. 02, pp. 143–148, 2020, doi: 10.23917/emitor.v20i02.9088.</w:t>
      </w:r>
    </w:p>
    <w:p w14:paraId="1651C2A8"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12]</w:t>
      </w:r>
      <w:r w:rsidRPr="00200BC3">
        <w:rPr>
          <w:noProof/>
          <w:szCs w:val="24"/>
        </w:rPr>
        <w:tab/>
        <w:t xml:space="preserve">E. Gunadhi and A. P. Nugraha, “Penerapan Kriptografi Base64 Untuk Keamanan URL (Uniform Resource Locator) Website Dari Serangan SQL Injection,” </w:t>
      </w:r>
      <w:r w:rsidRPr="00200BC3">
        <w:rPr>
          <w:i/>
          <w:iCs/>
          <w:noProof/>
          <w:szCs w:val="24"/>
        </w:rPr>
        <w:t>J. Algoritm.</w:t>
      </w:r>
      <w:r w:rsidRPr="00200BC3">
        <w:rPr>
          <w:noProof/>
          <w:szCs w:val="24"/>
        </w:rPr>
        <w:t>, vol. 13, no. 2, pp. 391–398, 2017, doi: 10.33364/algoritma/v.13-2.391.</w:t>
      </w:r>
    </w:p>
    <w:p w14:paraId="59A56EBD"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13]</w:t>
      </w:r>
      <w:r w:rsidRPr="00200BC3">
        <w:rPr>
          <w:noProof/>
          <w:szCs w:val="24"/>
        </w:rPr>
        <w:tab/>
        <w:t xml:space="preserve">T. S. Jaya, “Pengujian Aplikasi dengan Metode Blackbox Testing Boundary Value Analysis (Studi Kasus: Kantor Digital Politeknik Negeri Lampung),” </w:t>
      </w:r>
      <w:r w:rsidRPr="00200BC3">
        <w:rPr>
          <w:i/>
          <w:iCs/>
          <w:noProof/>
          <w:szCs w:val="24"/>
        </w:rPr>
        <w:t>J. Inform. Pengemb. IT</w:t>
      </w:r>
      <w:r w:rsidRPr="00200BC3">
        <w:rPr>
          <w:noProof/>
          <w:szCs w:val="24"/>
        </w:rPr>
        <w:t>, vol. 3, no. 2, pp. 45–46, 2018, [Online]. Available: http://www.ejournal.poltektegal.ac.id/index.php/informatika/article/view/647/640.</w:t>
      </w:r>
    </w:p>
    <w:p w14:paraId="3A961BFB" w14:textId="77777777" w:rsidR="00200BC3" w:rsidRPr="00200BC3" w:rsidRDefault="00200BC3" w:rsidP="00200BC3">
      <w:pPr>
        <w:widowControl w:val="0"/>
        <w:autoSpaceDE w:val="0"/>
        <w:autoSpaceDN w:val="0"/>
        <w:adjustRightInd w:val="0"/>
        <w:ind w:left="640" w:hanging="640"/>
        <w:rPr>
          <w:noProof/>
          <w:szCs w:val="24"/>
        </w:rPr>
      </w:pPr>
      <w:r w:rsidRPr="00200BC3">
        <w:rPr>
          <w:noProof/>
          <w:szCs w:val="24"/>
        </w:rPr>
        <w:t>[14]</w:t>
      </w:r>
      <w:r w:rsidRPr="00200BC3">
        <w:rPr>
          <w:noProof/>
          <w:szCs w:val="24"/>
        </w:rPr>
        <w:tab/>
        <w:t xml:space="preserve">W. N. Cholifah, Y. Yulianingsih, and S. M. Sagita, “Pengujian Black Box Testing pada Aplikasi Action &amp; Strategy Berbasis Android dengan Teknologi Phonegap,” </w:t>
      </w:r>
      <w:r w:rsidRPr="00200BC3">
        <w:rPr>
          <w:i/>
          <w:iCs/>
          <w:noProof/>
          <w:szCs w:val="24"/>
        </w:rPr>
        <w:t>STRING (Satuan Tulisan Ris. dan Inov. Teknol.</w:t>
      </w:r>
      <w:r w:rsidRPr="00200BC3">
        <w:rPr>
          <w:noProof/>
          <w:szCs w:val="24"/>
        </w:rPr>
        <w:t>, vol. 3, no. 2, p. 206, 2018, doi: 10.30998/string.v3i2.3048.</w:t>
      </w:r>
    </w:p>
    <w:p w14:paraId="2BBC456D" w14:textId="77777777" w:rsidR="00200BC3" w:rsidRPr="00200BC3" w:rsidRDefault="00200BC3" w:rsidP="00200BC3">
      <w:pPr>
        <w:widowControl w:val="0"/>
        <w:autoSpaceDE w:val="0"/>
        <w:autoSpaceDN w:val="0"/>
        <w:adjustRightInd w:val="0"/>
        <w:ind w:left="640" w:hanging="640"/>
        <w:rPr>
          <w:noProof/>
        </w:rPr>
      </w:pPr>
      <w:r w:rsidRPr="00200BC3">
        <w:rPr>
          <w:noProof/>
          <w:szCs w:val="24"/>
        </w:rPr>
        <w:t>[15]</w:t>
      </w:r>
      <w:r w:rsidRPr="00200BC3">
        <w:rPr>
          <w:noProof/>
          <w:szCs w:val="24"/>
        </w:rPr>
        <w:tab/>
        <w:t xml:space="preserve">B. Febriadi and N. Nasution, “Sosialisasi Dan Pelatihan Aplikasi Google Form Sebagai Kuisioner Online Untuk Meningkatkan Kualitas Pelayanan,” </w:t>
      </w:r>
      <w:r w:rsidRPr="00200BC3">
        <w:rPr>
          <w:i/>
          <w:iCs/>
          <w:noProof/>
          <w:szCs w:val="24"/>
        </w:rPr>
        <w:t>INOVTEK Polbeng - Seri Inform.</w:t>
      </w:r>
      <w:r w:rsidRPr="00200BC3">
        <w:rPr>
          <w:noProof/>
          <w:szCs w:val="24"/>
        </w:rPr>
        <w:t>, vol. 2, no. 1, p. 68, 2017, doi: 10.35314/isi.v2i1.119.</w:t>
      </w:r>
    </w:p>
    <w:p w14:paraId="231B9A14" w14:textId="16A0A676" w:rsidR="00200BC3" w:rsidRPr="002E05B4" w:rsidRDefault="00200BC3" w:rsidP="00200BC3">
      <w:pPr>
        <w:jc w:val="left"/>
        <w:rPr>
          <w:b/>
          <w:bCs/>
          <w:lang w:val="en-GB"/>
        </w:rPr>
      </w:pPr>
      <w:r>
        <w:rPr>
          <w:b/>
          <w:bCs/>
          <w:lang w:val="en-GB"/>
        </w:rPr>
        <w:fldChar w:fldCharType="end"/>
      </w:r>
    </w:p>
    <w:p w14:paraId="23540168" w14:textId="77777777" w:rsidR="006E529E" w:rsidRPr="00613AA3" w:rsidRDefault="006E529E" w:rsidP="006E529E">
      <w:pPr>
        <w:rPr>
          <w:lang w:val="en-GB"/>
        </w:rPr>
      </w:pPr>
    </w:p>
    <w:bookmarkEnd w:id="60"/>
    <w:p w14:paraId="4CD6A2DD" w14:textId="66AA8CC9" w:rsidR="007909BB" w:rsidRPr="007909BB" w:rsidRDefault="006E529E" w:rsidP="006E529E">
      <w:pPr>
        <w:rPr>
          <w:rFonts w:eastAsia="MS Mincho"/>
        </w:rPr>
        <w:sectPr w:rsidR="007909BB" w:rsidRPr="007909BB" w:rsidSect="004445B3">
          <w:footerReference w:type="even" r:id="rId32"/>
          <w:type w:val="continuous"/>
          <w:pgSz w:w="11909" w:h="16834" w:code="9"/>
          <w:pgMar w:top="1080" w:right="734" w:bottom="2434" w:left="734" w:header="720" w:footer="720" w:gutter="0"/>
          <w:cols w:num="2" w:space="360"/>
          <w:docGrid w:linePitch="360"/>
        </w:sectPr>
      </w:pPr>
      <w:r>
        <w:rPr>
          <w:lang w:val="en-GB"/>
        </w:rPr>
        <w:tab/>
      </w:r>
    </w:p>
    <w:p w14:paraId="6132D50B" w14:textId="77777777" w:rsidR="008A55B5" w:rsidRPr="007909BB" w:rsidRDefault="008A55B5" w:rsidP="00704CA3">
      <w:pPr>
        <w:rPr>
          <w:lang w:val="id-ID"/>
        </w:rPr>
      </w:pPr>
    </w:p>
    <w:sectPr w:rsidR="008A55B5" w:rsidRPr="007909BB"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CD597F" w14:textId="77777777" w:rsidR="00391B71" w:rsidRDefault="00391B71" w:rsidP="00DF2C35">
      <w:r>
        <w:separator/>
      </w:r>
    </w:p>
  </w:endnote>
  <w:endnote w:type="continuationSeparator" w:id="0">
    <w:p w14:paraId="277427AD" w14:textId="77777777" w:rsidR="00391B71" w:rsidRDefault="00391B71" w:rsidP="00DF2C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38CF6" w14:textId="77777777" w:rsidR="008A4BC5" w:rsidRDefault="004150C9">
    <w:pPr>
      <w:pStyle w:val="Footer"/>
      <w:jc w:val="right"/>
    </w:pPr>
    <w:r>
      <w:fldChar w:fldCharType="begin"/>
    </w:r>
    <w:r>
      <w:instrText xml:space="preserve"> PAGE   \* MERGEFORMAT </w:instrText>
    </w:r>
    <w:r>
      <w:fldChar w:fldCharType="separate"/>
    </w:r>
    <w:r w:rsidR="00900A48">
      <w:rPr>
        <w:noProof/>
      </w:rPr>
      <w:t>3</w:t>
    </w:r>
    <w:r>
      <w:rPr>
        <w:noProof/>
      </w:rPr>
      <w:fldChar w:fldCharType="end"/>
    </w:r>
  </w:p>
  <w:p w14:paraId="79E37FDF" w14:textId="77777777" w:rsidR="008A4BC5" w:rsidRDefault="008A4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58AB2" w14:textId="77777777" w:rsidR="00B772BC" w:rsidRDefault="004150C9">
    <w:pPr>
      <w:pStyle w:val="Footer"/>
      <w:jc w:val="right"/>
    </w:pPr>
    <w:r>
      <w:fldChar w:fldCharType="begin"/>
    </w:r>
    <w:r>
      <w:instrText xml:space="preserve"> PAGE   \* MERGEFORMAT </w:instrText>
    </w:r>
    <w:r>
      <w:fldChar w:fldCharType="separate"/>
    </w:r>
    <w:r w:rsidR="00900A48">
      <w:rPr>
        <w:noProof/>
      </w:rPr>
      <w:t>2</w:t>
    </w:r>
    <w:r>
      <w:rPr>
        <w:noProof/>
      </w:rPr>
      <w:fldChar w:fldCharType="end"/>
    </w:r>
  </w:p>
  <w:p w14:paraId="0066AF53" w14:textId="77777777" w:rsidR="00B772BC" w:rsidRDefault="00B772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708A4" w14:textId="77777777" w:rsidR="00391B71" w:rsidRDefault="00391B71" w:rsidP="00DF2C35">
      <w:r>
        <w:separator/>
      </w:r>
    </w:p>
  </w:footnote>
  <w:footnote w:type="continuationSeparator" w:id="0">
    <w:p w14:paraId="25E2560A" w14:textId="77777777" w:rsidR="00391B71" w:rsidRDefault="00391B71" w:rsidP="00DF2C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AB55A" w14:textId="7D2C034E" w:rsidR="008A4BC5" w:rsidRPr="00FD4DDE" w:rsidRDefault="006E529E" w:rsidP="008A4BC5">
    <w:pPr>
      <w:pStyle w:val="papertitle"/>
      <w:jc w:val="left"/>
      <w:rPr>
        <w:i/>
        <w:sz w:val="20"/>
        <w:szCs w:val="20"/>
      </w:rPr>
    </w:pPr>
    <w:r>
      <w:rPr>
        <w:i/>
        <w:sz w:val="20"/>
        <w:szCs w:val="20"/>
      </w:rPr>
      <w:t>Rifqi Aulia Rahman</w:t>
    </w:r>
    <w:r w:rsidR="008A4BC5" w:rsidRPr="00FD4DDE">
      <w:rPr>
        <w:i/>
        <w:sz w:val="20"/>
        <w:szCs w:val="20"/>
        <w:lang w:val="id-ID"/>
      </w:rPr>
      <w:t xml:space="preserve">, </w:t>
    </w:r>
    <w:r>
      <w:rPr>
        <w:i/>
        <w:sz w:val="20"/>
        <w:szCs w:val="20"/>
      </w:rPr>
      <w:t>Devi Afriyanti Puspa Putri</w:t>
    </w:r>
    <w:r w:rsidR="008A4BC5" w:rsidRPr="00FD4DDE">
      <w:rPr>
        <w:i/>
        <w:sz w:val="20"/>
        <w:szCs w:val="20"/>
        <w:lang w:val="id-ID"/>
      </w:rPr>
      <w:t xml:space="preserve">, </w:t>
    </w:r>
    <w:r>
      <w:rPr>
        <w:i/>
        <w:sz w:val="20"/>
        <w:szCs w:val="20"/>
      </w:rPr>
      <w:t>Autentifikasi Sertifikat Tahsin di Lembaga Penelitian dan Pendidikan Majelis Tafsir</w:t>
    </w:r>
    <w:r w:rsidR="00BB4CFC">
      <w:rPr>
        <w:i/>
        <w:sz w:val="20"/>
        <w:szCs w:val="20"/>
      </w:rPr>
      <w:t>-</w:t>
    </w:r>
    <w:r>
      <w:rPr>
        <w:i/>
        <w:sz w:val="20"/>
        <w:szCs w:val="20"/>
      </w:rPr>
      <w:t>Al</w:t>
    </w:r>
    <w:r w:rsidR="00BB4CFC">
      <w:rPr>
        <w:i/>
        <w:sz w:val="20"/>
        <w:szCs w:val="20"/>
      </w:rPr>
      <w:t>-</w:t>
    </w:r>
    <w:r>
      <w:rPr>
        <w:i/>
        <w:sz w:val="20"/>
        <w:szCs w:val="20"/>
      </w:rPr>
      <w:t>q</w:t>
    </w:r>
    <w:r w:rsidR="00BB4CFC">
      <w:rPr>
        <w:i/>
        <w:sz w:val="20"/>
        <w:szCs w:val="20"/>
      </w:rPr>
      <w:t>uran Karanganyar</w:t>
    </w:r>
  </w:p>
  <w:p w14:paraId="611BFFC8" w14:textId="77777777" w:rsidR="008A4BC5" w:rsidRDefault="00F10084" w:rsidP="008A4BC5">
    <w:pPr>
      <w:pStyle w:val="Header"/>
    </w:pPr>
    <w:r>
      <w:rPr>
        <w:i/>
        <w:noProof/>
      </w:rPr>
      <mc:AlternateContent>
        <mc:Choice Requires="wps">
          <w:drawing>
            <wp:anchor distT="4294967293" distB="4294967293" distL="114300" distR="114300" simplePos="0" relativeHeight="251658240" behindDoc="0" locked="0" layoutInCell="1" allowOverlap="1" wp14:anchorId="2646DEF6" wp14:editId="07E43CC4">
              <wp:simplePos x="0" y="0"/>
              <wp:positionH relativeFrom="column">
                <wp:posOffset>3810</wp:posOffset>
              </wp:positionH>
              <wp:positionV relativeFrom="paragraph">
                <wp:posOffset>3174</wp:posOffset>
              </wp:positionV>
              <wp:extent cx="6602095" cy="0"/>
              <wp:effectExtent l="0" t="0" r="8255" b="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20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D57F22" id="_x0000_t32" coordsize="21600,21600" o:spt="32" o:oned="t" path="m,l21600,21600e" filled="f">
              <v:path arrowok="t" fillok="f" o:connecttype="none"/>
              <o:lock v:ext="edit" shapetype="t"/>
            </v:shapetype>
            <v:shape id="Straight Arrow Connector 3" o:spid="_x0000_s1026" type="#_x0000_t32" style="position:absolute;margin-left:.3pt;margin-top:.25pt;width:519.85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90D1B" w14:textId="77777777" w:rsidR="008560DB" w:rsidRPr="00E667EA" w:rsidRDefault="00DF2C35" w:rsidP="005F1A51">
    <w:pPr>
      <w:pStyle w:val="Header"/>
      <w:tabs>
        <w:tab w:val="clear" w:pos="9360"/>
        <w:tab w:val="right" w:pos="10206"/>
      </w:tabs>
      <w:jc w:val="center"/>
      <w:rPr>
        <w:i/>
      </w:rPr>
    </w:pPr>
    <w:r w:rsidRPr="00E667EA">
      <w:rPr>
        <w:i/>
      </w:rPr>
      <w:t>Emitor</w:t>
    </w:r>
    <w:r w:rsidR="000073DF">
      <w:rPr>
        <w:i/>
      </w:rPr>
      <w:t>: Jurnal Teknik Elektro</w:t>
    </w:r>
    <w:r w:rsidRPr="00E667EA">
      <w:rPr>
        <w:i/>
      </w:rPr>
      <w:tab/>
      <w:t>Vol.</w:t>
    </w:r>
    <w:r w:rsidR="00B066C9">
      <w:rPr>
        <w:i/>
        <w:lang w:val="id-ID"/>
      </w:rPr>
      <w:t>xx</w:t>
    </w:r>
    <w:r w:rsidRPr="00E667EA">
      <w:rPr>
        <w:i/>
      </w:rPr>
      <w:t xml:space="preserve"> No. </w:t>
    </w:r>
    <w:r w:rsidR="00B066C9">
      <w:rPr>
        <w:i/>
        <w:lang w:val="id-ID"/>
      </w:rPr>
      <w:t>xx</w:t>
    </w:r>
    <w:r w:rsidR="00304F20">
      <w:rPr>
        <w:i/>
        <w:lang w:val="id-ID"/>
      </w:rPr>
      <w:t xml:space="preserve"> Bulan </w:t>
    </w:r>
    <w:r w:rsidR="000073DF">
      <w:rPr>
        <w:i/>
      </w:rPr>
      <w:t>Tahun</w:t>
    </w:r>
    <w:r w:rsidRPr="00E667EA">
      <w:rPr>
        <w:i/>
      </w:rPr>
      <w:tab/>
    </w:r>
    <w:r w:rsidR="005F1A51">
      <w:rPr>
        <w:i/>
        <w:lang w:val="id-ID"/>
      </w:rPr>
      <w:t xml:space="preserve">                               </w:t>
    </w:r>
    <w:r w:rsidR="007E302D">
      <w:rPr>
        <w:i/>
      </w:rPr>
      <w:t>ISSN 2541-4518</w:t>
    </w:r>
  </w:p>
  <w:p w14:paraId="6A8868FF" w14:textId="77777777" w:rsidR="00DF2C35" w:rsidRDefault="00F10084" w:rsidP="00DF2C35">
    <w:pPr>
      <w:pStyle w:val="Header"/>
    </w:pPr>
    <w:r>
      <w:rPr>
        <w:noProof/>
      </w:rPr>
      <mc:AlternateContent>
        <mc:Choice Requires="wps">
          <w:drawing>
            <wp:anchor distT="4294967294" distB="4294967294" distL="114300" distR="114300" simplePos="0" relativeHeight="251657216" behindDoc="0" locked="0" layoutInCell="1" allowOverlap="1" wp14:anchorId="59FBE3EC" wp14:editId="2F63C1D5">
              <wp:simplePos x="0" y="0"/>
              <wp:positionH relativeFrom="column">
                <wp:posOffset>-7620</wp:posOffset>
              </wp:positionH>
              <wp:positionV relativeFrom="paragraph">
                <wp:posOffset>99695</wp:posOffset>
              </wp:positionV>
              <wp:extent cx="6602730" cy="0"/>
              <wp:effectExtent l="10795" t="7620" r="6350" b="11430"/>
              <wp:wrapNone/>
              <wp:docPr id="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27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1035D9" id="_x0000_t32" coordsize="21600,21600" o:spt="32" o:oned="t" path="m,l21600,21600e" filled="f">
              <v:path arrowok="t" fillok="f" o:connecttype="none"/>
              <o:lock v:ext="edit" shapetype="t"/>
            </v:shapetype>
            <v:shape id="Straight Arrow Connector 3" o:spid="_x0000_s1026" type="#_x0000_t32" style="position:absolute;margin-left:-.6pt;margin-top:7.85pt;width:519.9pt;height:0;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A7778"/>
    <w:multiLevelType w:val="hybridMultilevel"/>
    <w:tmpl w:val="26C4B0F6"/>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4D5041"/>
    <w:multiLevelType w:val="hybridMultilevel"/>
    <w:tmpl w:val="A608F3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AE1450"/>
    <w:multiLevelType w:val="hybridMultilevel"/>
    <w:tmpl w:val="3ECEDAEA"/>
    <w:lvl w:ilvl="0" w:tplc="FE524A98">
      <w:start w:val="1"/>
      <w:numFmt w:val="lowerLetter"/>
      <w:lvlText w:val="%1."/>
      <w:lvlJc w:val="left"/>
      <w:pPr>
        <w:ind w:left="501" w:hanging="360"/>
      </w:pPr>
      <w:rPr>
        <w:rFonts w:hint="default"/>
      </w:rPr>
    </w:lvl>
    <w:lvl w:ilvl="1" w:tplc="38090019" w:tentative="1">
      <w:start w:val="1"/>
      <w:numFmt w:val="lowerLetter"/>
      <w:lvlText w:val="%2."/>
      <w:lvlJc w:val="left"/>
      <w:pPr>
        <w:ind w:left="1221" w:hanging="360"/>
      </w:pPr>
    </w:lvl>
    <w:lvl w:ilvl="2" w:tplc="3809001B" w:tentative="1">
      <w:start w:val="1"/>
      <w:numFmt w:val="lowerRoman"/>
      <w:lvlText w:val="%3."/>
      <w:lvlJc w:val="right"/>
      <w:pPr>
        <w:ind w:left="1941" w:hanging="180"/>
      </w:pPr>
    </w:lvl>
    <w:lvl w:ilvl="3" w:tplc="3809000F" w:tentative="1">
      <w:start w:val="1"/>
      <w:numFmt w:val="decimal"/>
      <w:lvlText w:val="%4."/>
      <w:lvlJc w:val="left"/>
      <w:pPr>
        <w:ind w:left="2661" w:hanging="360"/>
      </w:pPr>
    </w:lvl>
    <w:lvl w:ilvl="4" w:tplc="38090019" w:tentative="1">
      <w:start w:val="1"/>
      <w:numFmt w:val="lowerLetter"/>
      <w:lvlText w:val="%5."/>
      <w:lvlJc w:val="left"/>
      <w:pPr>
        <w:ind w:left="3381" w:hanging="360"/>
      </w:pPr>
    </w:lvl>
    <w:lvl w:ilvl="5" w:tplc="3809001B" w:tentative="1">
      <w:start w:val="1"/>
      <w:numFmt w:val="lowerRoman"/>
      <w:lvlText w:val="%6."/>
      <w:lvlJc w:val="right"/>
      <w:pPr>
        <w:ind w:left="4101" w:hanging="180"/>
      </w:pPr>
    </w:lvl>
    <w:lvl w:ilvl="6" w:tplc="3809000F" w:tentative="1">
      <w:start w:val="1"/>
      <w:numFmt w:val="decimal"/>
      <w:lvlText w:val="%7."/>
      <w:lvlJc w:val="left"/>
      <w:pPr>
        <w:ind w:left="4821" w:hanging="360"/>
      </w:pPr>
    </w:lvl>
    <w:lvl w:ilvl="7" w:tplc="38090019" w:tentative="1">
      <w:start w:val="1"/>
      <w:numFmt w:val="lowerLetter"/>
      <w:lvlText w:val="%8."/>
      <w:lvlJc w:val="left"/>
      <w:pPr>
        <w:ind w:left="5541" w:hanging="360"/>
      </w:pPr>
    </w:lvl>
    <w:lvl w:ilvl="8" w:tplc="3809001B" w:tentative="1">
      <w:start w:val="1"/>
      <w:numFmt w:val="lowerRoman"/>
      <w:lvlText w:val="%9."/>
      <w:lvlJc w:val="right"/>
      <w:pPr>
        <w:ind w:left="6261" w:hanging="180"/>
      </w:pPr>
    </w:lvl>
  </w:abstractNum>
  <w:abstractNum w:abstractNumId="3" w15:restartNumberingAfterBreak="0">
    <w:nsid w:val="10FF2A4B"/>
    <w:multiLevelType w:val="hybridMultilevel"/>
    <w:tmpl w:val="424E3C70"/>
    <w:lvl w:ilvl="0" w:tplc="38090015">
      <w:start w:val="1"/>
      <w:numFmt w:val="upperLetter"/>
      <w:lvlText w:val="%1."/>
      <w:lvlJc w:val="left"/>
      <w:pPr>
        <w:ind w:left="720" w:hanging="360"/>
      </w:pPr>
      <w:rPr>
        <w:rFonts w:hint="default"/>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6F7578"/>
    <w:multiLevelType w:val="multilevel"/>
    <w:tmpl w:val="474482B2"/>
    <w:lvl w:ilvl="0">
      <w:start w:val="2"/>
      <w:numFmt w:val="upperRoman"/>
      <w:lvlText w:val="%1."/>
      <w:lvlJc w:val="left"/>
      <w:pPr>
        <w:ind w:left="1866" w:hanging="720"/>
      </w:pPr>
      <w:rPr>
        <w:rFonts w:hint="default"/>
        <w:color w:val="auto"/>
      </w:rPr>
    </w:lvl>
    <w:lvl w:ilvl="1">
      <w:start w:val="4"/>
      <w:numFmt w:val="decimal"/>
      <w:isLgl/>
      <w:lvlText w:val="%1.%2"/>
      <w:lvlJc w:val="left"/>
      <w:pPr>
        <w:ind w:left="1506" w:hanging="360"/>
      </w:pPr>
      <w:rPr>
        <w:rFonts w:hint="default"/>
      </w:rPr>
    </w:lvl>
    <w:lvl w:ilvl="2">
      <w:start w:val="1"/>
      <w:numFmt w:val="decimal"/>
      <w:isLgl/>
      <w:lvlText w:val="%1.%2.%3"/>
      <w:lvlJc w:val="left"/>
      <w:pPr>
        <w:ind w:left="1866" w:hanging="720"/>
      </w:pPr>
      <w:rPr>
        <w:rFonts w:hint="default"/>
      </w:rPr>
    </w:lvl>
    <w:lvl w:ilvl="3">
      <w:start w:val="1"/>
      <w:numFmt w:val="decimal"/>
      <w:isLgl/>
      <w:lvlText w:val="%1.%2.%3.%4"/>
      <w:lvlJc w:val="left"/>
      <w:pPr>
        <w:ind w:left="1866" w:hanging="720"/>
      </w:pPr>
      <w:rPr>
        <w:rFonts w:hint="default"/>
      </w:rPr>
    </w:lvl>
    <w:lvl w:ilvl="4">
      <w:start w:val="1"/>
      <w:numFmt w:val="decimal"/>
      <w:isLgl/>
      <w:lvlText w:val="%1.%2.%3.%4.%5"/>
      <w:lvlJc w:val="left"/>
      <w:pPr>
        <w:ind w:left="1866" w:hanging="720"/>
      </w:pPr>
      <w:rPr>
        <w:rFonts w:hint="default"/>
      </w:rPr>
    </w:lvl>
    <w:lvl w:ilvl="5">
      <w:start w:val="1"/>
      <w:numFmt w:val="decimal"/>
      <w:isLgl/>
      <w:lvlText w:val="%1.%2.%3.%4.%5.%6"/>
      <w:lvlJc w:val="left"/>
      <w:pPr>
        <w:ind w:left="2226" w:hanging="1080"/>
      </w:pPr>
      <w:rPr>
        <w:rFonts w:hint="default"/>
      </w:rPr>
    </w:lvl>
    <w:lvl w:ilvl="6">
      <w:start w:val="1"/>
      <w:numFmt w:val="decimal"/>
      <w:isLgl/>
      <w:lvlText w:val="%1.%2.%3.%4.%5.%6.%7"/>
      <w:lvlJc w:val="left"/>
      <w:pPr>
        <w:ind w:left="2226" w:hanging="1080"/>
      </w:pPr>
      <w:rPr>
        <w:rFonts w:hint="default"/>
      </w:rPr>
    </w:lvl>
    <w:lvl w:ilvl="7">
      <w:start w:val="1"/>
      <w:numFmt w:val="decimal"/>
      <w:isLgl/>
      <w:lvlText w:val="%1.%2.%3.%4.%5.%6.%7.%8"/>
      <w:lvlJc w:val="left"/>
      <w:pPr>
        <w:ind w:left="2586" w:hanging="1440"/>
      </w:pPr>
      <w:rPr>
        <w:rFonts w:hint="default"/>
      </w:rPr>
    </w:lvl>
    <w:lvl w:ilvl="8">
      <w:start w:val="1"/>
      <w:numFmt w:val="decimal"/>
      <w:isLgl/>
      <w:lvlText w:val="%1.%2.%3.%4.%5.%6.%7.%8.%9"/>
      <w:lvlJc w:val="left"/>
      <w:pPr>
        <w:ind w:left="2586" w:hanging="1440"/>
      </w:pPr>
      <w:rPr>
        <w:rFonts w:hint="default"/>
      </w:rPr>
    </w:lvl>
  </w:abstractNum>
  <w:abstractNum w:abstractNumId="5" w15:restartNumberingAfterBreak="0">
    <w:nsid w:val="1D15605F"/>
    <w:multiLevelType w:val="hybridMultilevel"/>
    <w:tmpl w:val="5AB89E96"/>
    <w:lvl w:ilvl="0" w:tplc="1F5218A2">
      <w:start w:val="1"/>
      <w:numFmt w:val="upperLetter"/>
      <w:lvlText w:val="%1."/>
      <w:lvlJc w:val="left"/>
      <w:pPr>
        <w:ind w:left="644" w:hanging="360"/>
      </w:pPr>
      <w:rPr>
        <w:rFonts w:hint="default"/>
        <w:color w:val="auto"/>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15:restartNumberingAfterBreak="0">
    <w:nsid w:val="3D7B4A97"/>
    <w:multiLevelType w:val="hybridMultilevel"/>
    <w:tmpl w:val="7F1E16F0"/>
    <w:lvl w:ilvl="0" w:tplc="EF86747E">
      <w:start w:val="3"/>
      <w:numFmt w:val="upp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89603E"/>
    <w:multiLevelType w:val="multilevel"/>
    <w:tmpl w:val="79589BF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478"/>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52CA544A"/>
    <w:multiLevelType w:val="singleLevel"/>
    <w:tmpl w:val="987C499A"/>
    <w:lvl w:ilvl="0">
      <w:start w:val="1"/>
      <w:numFmt w:val="decimal"/>
      <w:pStyle w:val="IsiDaftarPustaka"/>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603A55A3"/>
    <w:multiLevelType w:val="hybridMultilevel"/>
    <w:tmpl w:val="22520536"/>
    <w:lvl w:ilvl="0" w:tplc="E550B68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C402C58"/>
    <w:multiLevelType w:val="hybridMultilevel"/>
    <w:tmpl w:val="0ABA046E"/>
    <w:lvl w:ilvl="0" w:tplc="1A189314">
      <w:start w:val="1"/>
      <w:numFmt w:val="decimal"/>
      <w:pStyle w:val="Namagambar"/>
      <w:lvlText w:val="Gambar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8752CBE8"/>
    <w:lvl w:ilvl="0">
      <w:start w:val="1"/>
      <w:numFmt w:val="upperRoman"/>
      <w:pStyle w:val="JudulTabel"/>
      <w:lvlText w:val="TABEL %1. "/>
      <w:lvlJc w:val="left"/>
      <w:pPr>
        <w:ind w:left="360" w:hanging="360"/>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4"/>
  </w:num>
  <w:num w:numId="3">
    <w:abstractNumId w:val="7"/>
  </w:num>
  <w:num w:numId="4">
    <w:abstractNumId w:val="11"/>
  </w:num>
  <w:num w:numId="5">
    <w:abstractNumId w:val="11"/>
  </w:num>
  <w:num w:numId="6">
    <w:abstractNumId w:val="11"/>
  </w:num>
  <w:num w:numId="7">
    <w:abstractNumId w:val="11"/>
  </w:num>
  <w:num w:numId="8">
    <w:abstractNumId w:val="12"/>
  </w:num>
  <w:num w:numId="9">
    <w:abstractNumId w:val="15"/>
  </w:num>
  <w:num w:numId="10">
    <w:abstractNumId w:val="9"/>
  </w:num>
  <w:num w:numId="11">
    <w:abstractNumId w:val="6"/>
  </w:num>
  <w:num w:numId="12">
    <w:abstractNumId w:val="16"/>
  </w:num>
  <w:num w:numId="13">
    <w:abstractNumId w:val="3"/>
  </w:num>
  <w:num w:numId="14">
    <w:abstractNumId w:val="5"/>
  </w:num>
  <w:num w:numId="15">
    <w:abstractNumId w:val="4"/>
  </w:num>
  <w:num w:numId="16">
    <w:abstractNumId w:val="1"/>
  </w:num>
  <w:num w:numId="17">
    <w:abstractNumId w:val="13"/>
  </w:num>
  <w:num w:numId="18">
    <w:abstractNumId w:val="2"/>
  </w:num>
  <w:num w:numId="19">
    <w:abstractNumId w:val="0"/>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00A41"/>
    <w:rsid w:val="000073DF"/>
    <w:rsid w:val="00010C10"/>
    <w:rsid w:val="0001368E"/>
    <w:rsid w:val="00021EF5"/>
    <w:rsid w:val="0002496A"/>
    <w:rsid w:val="00031750"/>
    <w:rsid w:val="000423DA"/>
    <w:rsid w:val="00042904"/>
    <w:rsid w:val="000436EC"/>
    <w:rsid w:val="0004390D"/>
    <w:rsid w:val="00046F01"/>
    <w:rsid w:val="00054AE7"/>
    <w:rsid w:val="00062A4C"/>
    <w:rsid w:val="00064619"/>
    <w:rsid w:val="0006527C"/>
    <w:rsid w:val="00067D78"/>
    <w:rsid w:val="00073005"/>
    <w:rsid w:val="00076EF7"/>
    <w:rsid w:val="00077385"/>
    <w:rsid w:val="00081695"/>
    <w:rsid w:val="00083884"/>
    <w:rsid w:val="000850FE"/>
    <w:rsid w:val="00087866"/>
    <w:rsid w:val="000929C6"/>
    <w:rsid w:val="000B4641"/>
    <w:rsid w:val="000B4F06"/>
    <w:rsid w:val="000C0430"/>
    <w:rsid w:val="000E0C33"/>
    <w:rsid w:val="000E37AF"/>
    <w:rsid w:val="000E5EBE"/>
    <w:rsid w:val="000E6568"/>
    <w:rsid w:val="000E73F6"/>
    <w:rsid w:val="000F15F4"/>
    <w:rsid w:val="000F47BD"/>
    <w:rsid w:val="0010164E"/>
    <w:rsid w:val="0010711E"/>
    <w:rsid w:val="00107837"/>
    <w:rsid w:val="00110277"/>
    <w:rsid w:val="00114680"/>
    <w:rsid w:val="00114D24"/>
    <w:rsid w:val="00117EA0"/>
    <w:rsid w:val="00126B29"/>
    <w:rsid w:val="00127E55"/>
    <w:rsid w:val="00127EDD"/>
    <w:rsid w:val="00134BC2"/>
    <w:rsid w:val="001358BE"/>
    <w:rsid w:val="00156886"/>
    <w:rsid w:val="0016436F"/>
    <w:rsid w:val="00177F7C"/>
    <w:rsid w:val="001876CA"/>
    <w:rsid w:val="00187BD2"/>
    <w:rsid w:val="001935AB"/>
    <w:rsid w:val="00194787"/>
    <w:rsid w:val="001A2978"/>
    <w:rsid w:val="001A60A4"/>
    <w:rsid w:val="001B6BB4"/>
    <w:rsid w:val="001C16B8"/>
    <w:rsid w:val="001C3176"/>
    <w:rsid w:val="001C78AE"/>
    <w:rsid w:val="001D5903"/>
    <w:rsid w:val="001D7F36"/>
    <w:rsid w:val="001E3477"/>
    <w:rsid w:val="001E4038"/>
    <w:rsid w:val="001F0F5B"/>
    <w:rsid w:val="001F2DA5"/>
    <w:rsid w:val="001F4B01"/>
    <w:rsid w:val="001F53EE"/>
    <w:rsid w:val="00200BC3"/>
    <w:rsid w:val="00205884"/>
    <w:rsid w:val="00215BF0"/>
    <w:rsid w:val="00264419"/>
    <w:rsid w:val="00270503"/>
    <w:rsid w:val="00273C16"/>
    <w:rsid w:val="00276735"/>
    <w:rsid w:val="002808DD"/>
    <w:rsid w:val="00283840"/>
    <w:rsid w:val="002864A3"/>
    <w:rsid w:val="0029156B"/>
    <w:rsid w:val="0029364D"/>
    <w:rsid w:val="002A519C"/>
    <w:rsid w:val="002B1C63"/>
    <w:rsid w:val="002B3B81"/>
    <w:rsid w:val="002B4B4A"/>
    <w:rsid w:val="002B7A1E"/>
    <w:rsid w:val="002C2EB6"/>
    <w:rsid w:val="002D09AE"/>
    <w:rsid w:val="002E05B4"/>
    <w:rsid w:val="002E0A0D"/>
    <w:rsid w:val="002E0DB2"/>
    <w:rsid w:val="002E1969"/>
    <w:rsid w:val="002E3948"/>
    <w:rsid w:val="002E3DB8"/>
    <w:rsid w:val="002E6A95"/>
    <w:rsid w:val="002F03C8"/>
    <w:rsid w:val="002F048B"/>
    <w:rsid w:val="002F5D51"/>
    <w:rsid w:val="00304F20"/>
    <w:rsid w:val="0031644A"/>
    <w:rsid w:val="0031683D"/>
    <w:rsid w:val="00330AF9"/>
    <w:rsid w:val="0033651A"/>
    <w:rsid w:val="0034045E"/>
    <w:rsid w:val="00341D54"/>
    <w:rsid w:val="00342084"/>
    <w:rsid w:val="00344BB8"/>
    <w:rsid w:val="00344C70"/>
    <w:rsid w:val="0038040C"/>
    <w:rsid w:val="00384A01"/>
    <w:rsid w:val="00386072"/>
    <w:rsid w:val="00391B71"/>
    <w:rsid w:val="00396604"/>
    <w:rsid w:val="003A457E"/>
    <w:rsid w:val="003A47B5"/>
    <w:rsid w:val="003A59A6"/>
    <w:rsid w:val="003A6C02"/>
    <w:rsid w:val="003B1698"/>
    <w:rsid w:val="003B2303"/>
    <w:rsid w:val="003B37BD"/>
    <w:rsid w:val="003B693B"/>
    <w:rsid w:val="003E0CE0"/>
    <w:rsid w:val="00403112"/>
    <w:rsid w:val="0040432D"/>
    <w:rsid w:val="004059FE"/>
    <w:rsid w:val="004063AD"/>
    <w:rsid w:val="00410077"/>
    <w:rsid w:val="00413C64"/>
    <w:rsid w:val="004148CF"/>
    <w:rsid w:val="004150C9"/>
    <w:rsid w:val="00421082"/>
    <w:rsid w:val="00424085"/>
    <w:rsid w:val="00433EB7"/>
    <w:rsid w:val="00435394"/>
    <w:rsid w:val="004370D3"/>
    <w:rsid w:val="00443606"/>
    <w:rsid w:val="00444292"/>
    <w:rsid w:val="004445B3"/>
    <w:rsid w:val="00450216"/>
    <w:rsid w:val="00452322"/>
    <w:rsid w:val="004532FA"/>
    <w:rsid w:val="004551C1"/>
    <w:rsid w:val="0046025D"/>
    <w:rsid w:val="00465D0B"/>
    <w:rsid w:val="00474EF5"/>
    <w:rsid w:val="004843CE"/>
    <w:rsid w:val="00484D33"/>
    <w:rsid w:val="00490476"/>
    <w:rsid w:val="004A4AEC"/>
    <w:rsid w:val="004B0979"/>
    <w:rsid w:val="004C5987"/>
    <w:rsid w:val="004D5124"/>
    <w:rsid w:val="004E6EBE"/>
    <w:rsid w:val="00505B07"/>
    <w:rsid w:val="0050768A"/>
    <w:rsid w:val="0051203A"/>
    <w:rsid w:val="00517C85"/>
    <w:rsid w:val="005207BC"/>
    <w:rsid w:val="005270A0"/>
    <w:rsid w:val="00527949"/>
    <w:rsid w:val="00535340"/>
    <w:rsid w:val="0053730F"/>
    <w:rsid w:val="00545080"/>
    <w:rsid w:val="00556557"/>
    <w:rsid w:val="005572AD"/>
    <w:rsid w:val="00560F48"/>
    <w:rsid w:val="005630EC"/>
    <w:rsid w:val="00571053"/>
    <w:rsid w:val="00572B80"/>
    <w:rsid w:val="005743EC"/>
    <w:rsid w:val="00575213"/>
    <w:rsid w:val="00583C2B"/>
    <w:rsid w:val="00584F35"/>
    <w:rsid w:val="0059363E"/>
    <w:rsid w:val="00595E7F"/>
    <w:rsid w:val="00597191"/>
    <w:rsid w:val="005B415F"/>
    <w:rsid w:val="005B520E"/>
    <w:rsid w:val="005B535B"/>
    <w:rsid w:val="005F1A51"/>
    <w:rsid w:val="005F1EE8"/>
    <w:rsid w:val="00604041"/>
    <w:rsid w:val="006108A4"/>
    <w:rsid w:val="0062162F"/>
    <w:rsid w:val="00621A45"/>
    <w:rsid w:val="00622417"/>
    <w:rsid w:val="00624342"/>
    <w:rsid w:val="0062755A"/>
    <w:rsid w:val="00630EF0"/>
    <w:rsid w:val="00633B5E"/>
    <w:rsid w:val="0063625A"/>
    <w:rsid w:val="0064272E"/>
    <w:rsid w:val="006515BF"/>
    <w:rsid w:val="006521E3"/>
    <w:rsid w:val="00653BE6"/>
    <w:rsid w:val="00654792"/>
    <w:rsid w:val="0066438A"/>
    <w:rsid w:val="00667C8F"/>
    <w:rsid w:val="00670EF6"/>
    <w:rsid w:val="0067180F"/>
    <w:rsid w:val="00685273"/>
    <w:rsid w:val="006903F9"/>
    <w:rsid w:val="00690B2A"/>
    <w:rsid w:val="006944D8"/>
    <w:rsid w:val="006945CF"/>
    <w:rsid w:val="006A3439"/>
    <w:rsid w:val="006A3907"/>
    <w:rsid w:val="006A6973"/>
    <w:rsid w:val="006B37D0"/>
    <w:rsid w:val="006C397F"/>
    <w:rsid w:val="006C4154"/>
    <w:rsid w:val="006C4648"/>
    <w:rsid w:val="006D1F8E"/>
    <w:rsid w:val="006D2B4A"/>
    <w:rsid w:val="006D3CB7"/>
    <w:rsid w:val="006E15A5"/>
    <w:rsid w:val="006E529E"/>
    <w:rsid w:val="006E5DF9"/>
    <w:rsid w:val="006E6C63"/>
    <w:rsid w:val="006F0F8F"/>
    <w:rsid w:val="007027AC"/>
    <w:rsid w:val="00704CA3"/>
    <w:rsid w:val="007069C9"/>
    <w:rsid w:val="00712480"/>
    <w:rsid w:val="00714CF5"/>
    <w:rsid w:val="0071792F"/>
    <w:rsid w:val="0072064C"/>
    <w:rsid w:val="007237D7"/>
    <w:rsid w:val="00730189"/>
    <w:rsid w:val="0073400D"/>
    <w:rsid w:val="007417C2"/>
    <w:rsid w:val="0074417B"/>
    <w:rsid w:val="007442B3"/>
    <w:rsid w:val="0074515F"/>
    <w:rsid w:val="00753F7B"/>
    <w:rsid w:val="00755F6A"/>
    <w:rsid w:val="00757DEA"/>
    <w:rsid w:val="00760AED"/>
    <w:rsid w:val="00762C6D"/>
    <w:rsid w:val="0078398E"/>
    <w:rsid w:val="00787C5A"/>
    <w:rsid w:val="007909BB"/>
    <w:rsid w:val="007913E9"/>
    <w:rsid w:val="007919DE"/>
    <w:rsid w:val="00793A72"/>
    <w:rsid w:val="00794A12"/>
    <w:rsid w:val="00796B9A"/>
    <w:rsid w:val="007A4430"/>
    <w:rsid w:val="007A5776"/>
    <w:rsid w:val="007C0308"/>
    <w:rsid w:val="007C156C"/>
    <w:rsid w:val="007D2255"/>
    <w:rsid w:val="007D6C5B"/>
    <w:rsid w:val="007D7E43"/>
    <w:rsid w:val="007E302D"/>
    <w:rsid w:val="007F338D"/>
    <w:rsid w:val="007F3F27"/>
    <w:rsid w:val="007F6AFF"/>
    <w:rsid w:val="008014D2"/>
    <w:rsid w:val="00801F93"/>
    <w:rsid w:val="00803863"/>
    <w:rsid w:val="008054BC"/>
    <w:rsid w:val="00815610"/>
    <w:rsid w:val="00817651"/>
    <w:rsid w:val="00833567"/>
    <w:rsid w:val="00837CF0"/>
    <w:rsid w:val="0084259D"/>
    <w:rsid w:val="0084590E"/>
    <w:rsid w:val="00846371"/>
    <w:rsid w:val="0084734F"/>
    <w:rsid w:val="0085191F"/>
    <w:rsid w:val="008544AB"/>
    <w:rsid w:val="008557E0"/>
    <w:rsid w:val="008560DB"/>
    <w:rsid w:val="00864A47"/>
    <w:rsid w:val="008722C2"/>
    <w:rsid w:val="0087298A"/>
    <w:rsid w:val="00875589"/>
    <w:rsid w:val="008761A5"/>
    <w:rsid w:val="00886395"/>
    <w:rsid w:val="0088709F"/>
    <w:rsid w:val="008A4BC5"/>
    <w:rsid w:val="008A55B5"/>
    <w:rsid w:val="008A5D4B"/>
    <w:rsid w:val="008A75C8"/>
    <w:rsid w:val="008B0FF0"/>
    <w:rsid w:val="008C0B29"/>
    <w:rsid w:val="008C175F"/>
    <w:rsid w:val="008C22B7"/>
    <w:rsid w:val="008C3B41"/>
    <w:rsid w:val="008D0D0C"/>
    <w:rsid w:val="008D56D5"/>
    <w:rsid w:val="008F033C"/>
    <w:rsid w:val="008F1EF1"/>
    <w:rsid w:val="00900A48"/>
    <w:rsid w:val="00907DDE"/>
    <w:rsid w:val="009134AD"/>
    <w:rsid w:val="009228A9"/>
    <w:rsid w:val="0093126F"/>
    <w:rsid w:val="00945171"/>
    <w:rsid w:val="009461AB"/>
    <w:rsid w:val="00950C34"/>
    <w:rsid w:val="00954DF8"/>
    <w:rsid w:val="00955784"/>
    <w:rsid w:val="00964D09"/>
    <w:rsid w:val="00966BF0"/>
    <w:rsid w:val="00970AC4"/>
    <w:rsid w:val="0097236B"/>
    <w:rsid w:val="00972925"/>
    <w:rsid w:val="0097508D"/>
    <w:rsid w:val="009766BD"/>
    <w:rsid w:val="009778DD"/>
    <w:rsid w:val="00983E52"/>
    <w:rsid w:val="00991AD1"/>
    <w:rsid w:val="00997AD8"/>
    <w:rsid w:val="009A7E77"/>
    <w:rsid w:val="009B407F"/>
    <w:rsid w:val="009C02A8"/>
    <w:rsid w:val="009C2B27"/>
    <w:rsid w:val="009C2CAF"/>
    <w:rsid w:val="009C4185"/>
    <w:rsid w:val="009C5055"/>
    <w:rsid w:val="009D61A7"/>
    <w:rsid w:val="009E10AB"/>
    <w:rsid w:val="009E5770"/>
    <w:rsid w:val="009F27F7"/>
    <w:rsid w:val="00A02D17"/>
    <w:rsid w:val="00A03810"/>
    <w:rsid w:val="00A04234"/>
    <w:rsid w:val="00A04644"/>
    <w:rsid w:val="00A15AEA"/>
    <w:rsid w:val="00A245C6"/>
    <w:rsid w:val="00A26B6C"/>
    <w:rsid w:val="00A3595B"/>
    <w:rsid w:val="00A37DEC"/>
    <w:rsid w:val="00A430BB"/>
    <w:rsid w:val="00A447A2"/>
    <w:rsid w:val="00A47657"/>
    <w:rsid w:val="00A510F7"/>
    <w:rsid w:val="00A63A6C"/>
    <w:rsid w:val="00A77F09"/>
    <w:rsid w:val="00A85CDC"/>
    <w:rsid w:val="00A922C3"/>
    <w:rsid w:val="00A952E3"/>
    <w:rsid w:val="00A9684C"/>
    <w:rsid w:val="00AA6BDB"/>
    <w:rsid w:val="00AC6519"/>
    <w:rsid w:val="00AC696B"/>
    <w:rsid w:val="00AD0585"/>
    <w:rsid w:val="00AD1FED"/>
    <w:rsid w:val="00AD67ED"/>
    <w:rsid w:val="00AE0B82"/>
    <w:rsid w:val="00AE1463"/>
    <w:rsid w:val="00AE1A46"/>
    <w:rsid w:val="00AE209B"/>
    <w:rsid w:val="00AE338C"/>
    <w:rsid w:val="00AE755A"/>
    <w:rsid w:val="00AF40F4"/>
    <w:rsid w:val="00B03053"/>
    <w:rsid w:val="00B04B9E"/>
    <w:rsid w:val="00B064EC"/>
    <w:rsid w:val="00B066C9"/>
    <w:rsid w:val="00B07275"/>
    <w:rsid w:val="00B176D0"/>
    <w:rsid w:val="00B20A9F"/>
    <w:rsid w:val="00B25613"/>
    <w:rsid w:val="00B30C43"/>
    <w:rsid w:val="00B30ED3"/>
    <w:rsid w:val="00B34CF3"/>
    <w:rsid w:val="00B46B6A"/>
    <w:rsid w:val="00B47531"/>
    <w:rsid w:val="00B50ED8"/>
    <w:rsid w:val="00B6073F"/>
    <w:rsid w:val="00B70CB4"/>
    <w:rsid w:val="00B76E07"/>
    <w:rsid w:val="00B772BC"/>
    <w:rsid w:val="00B81FE9"/>
    <w:rsid w:val="00B830BA"/>
    <w:rsid w:val="00B85015"/>
    <w:rsid w:val="00B86849"/>
    <w:rsid w:val="00B954FE"/>
    <w:rsid w:val="00B97C19"/>
    <w:rsid w:val="00BA08D1"/>
    <w:rsid w:val="00BA69F9"/>
    <w:rsid w:val="00BB4CFC"/>
    <w:rsid w:val="00BC347A"/>
    <w:rsid w:val="00BC6DDF"/>
    <w:rsid w:val="00BD062B"/>
    <w:rsid w:val="00BD3790"/>
    <w:rsid w:val="00BE3919"/>
    <w:rsid w:val="00BE7F7D"/>
    <w:rsid w:val="00BF180C"/>
    <w:rsid w:val="00BF306B"/>
    <w:rsid w:val="00BF350A"/>
    <w:rsid w:val="00BF7BD6"/>
    <w:rsid w:val="00C16A1C"/>
    <w:rsid w:val="00C2562A"/>
    <w:rsid w:val="00C2689F"/>
    <w:rsid w:val="00C40E38"/>
    <w:rsid w:val="00C50DF0"/>
    <w:rsid w:val="00C5257C"/>
    <w:rsid w:val="00C52F89"/>
    <w:rsid w:val="00C55A6F"/>
    <w:rsid w:val="00C57963"/>
    <w:rsid w:val="00C60CD9"/>
    <w:rsid w:val="00C66508"/>
    <w:rsid w:val="00C756E9"/>
    <w:rsid w:val="00C82044"/>
    <w:rsid w:val="00C9159F"/>
    <w:rsid w:val="00C9598F"/>
    <w:rsid w:val="00C975FF"/>
    <w:rsid w:val="00CA14DD"/>
    <w:rsid w:val="00CA3262"/>
    <w:rsid w:val="00CA5523"/>
    <w:rsid w:val="00CB1404"/>
    <w:rsid w:val="00CB4530"/>
    <w:rsid w:val="00CB5343"/>
    <w:rsid w:val="00CB66E6"/>
    <w:rsid w:val="00CD4AD5"/>
    <w:rsid w:val="00CE6AB9"/>
    <w:rsid w:val="00D14685"/>
    <w:rsid w:val="00D216F0"/>
    <w:rsid w:val="00D22D61"/>
    <w:rsid w:val="00D272E1"/>
    <w:rsid w:val="00D27406"/>
    <w:rsid w:val="00D30F7C"/>
    <w:rsid w:val="00D35EE9"/>
    <w:rsid w:val="00D44DAA"/>
    <w:rsid w:val="00D54050"/>
    <w:rsid w:val="00D55088"/>
    <w:rsid w:val="00D60D95"/>
    <w:rsid w:val="00D62E19"/>
    <w:rsid w:val="00D659C7"/>
    <w:rsid w:val="00D70518"/>
    <w:rsid w:val="00D72E0B"/>
    <w:rsid w:val="00D7568B"/>
    <w:rsid w:val="00D8370F"/>
    <w:rsid w:val="00D9156D"/>
    <w:rsid w:val="00D96A86"/>
    <w:rsid w:val="00DA12C8"/>
    <w:rsid w:val="00DA4814"/>
    <w:rsid w:val="00DA59F6"/>
    <w:rsid w:val="00DB163E"/>
    <w:rsid w:val="00DB6E4F"/>
    <w:rsid w:val="00DC052E"/>
    <w:rsid w:val="00DC088E"/>
    <w:rsid w:val="00DD4A38"/>
    <w:rsid w:val="00DD5649"/>
    <w:rsid w:val="00DD5F63"/>
    <w:rsid w:val="00DE6DDC"/>
    <w:rsid w:val="00DF1BDE"/>
    <w:rsid w:val="00DF2C35"/>
    <w:rsid w:val="00DF37D1"/>
    <w:rsid w:val="00E03E14"/>
    <w:rsid w:val="00E06058"/>
    <w:rsid w:val="00E10401"/>
    <w:rsid w:val="00E1186E"/>
    <w:rsid w:val="00E12C35"/>
    <w:rsid w:val="00E1406D"/>
    <w:rsid w:val="00E20B66"/>
    <w:rsid w:val="00E22E56"/>
    <w:rsid w:val="00E24504"/>
    <w:rsid w:val="00E27E5D"/>
    <w:rsid w:val="00E31070"/>
    <w:rsid w:val="00E31F54"/>
    <w:rsid w:val="00E415F9"/>
    <w:rsid w:val="00E41E86"/>
    <w:rsid w:val="00E4294A"/>
    <w:rsid w:val="00E56FC4"/>
    <w:rsid w:val="00E60CD0"/>
    <w:rsid w:val="00E637B0"/>
    <w:rsid w:val="00E642C0"/>
    <w:rsid w:val="00E71321"/>
    <w:rsid w:val="00E7320C"/>
    <w:rsid w:val="00E859B0"/>
    <w:rsid w:val="00E86DA8"/>
    <w:rsid w:val="00E91219"/>
    <w:rsid w:val="00E923F8"/>
    <w:rsid w:val="00E93152"/>
    <w:rsid w:val="00E9327C"/>
    <w:rsid w:val="00EA506F"/>
    <w:rsid w:val="00EB22A9"/>
    <w:rsid w:val="00EB507B"/>
    <w:rsid w:val="00EB63A5"/>
    <w:rsid w:val="00EC0FEE"/>
    <w:rsid w:val="00ED17F7"/>
    <w:rsid w:val="00ED297C"/>
    <w:rsid w:val="00ED7D08"/>
    <w:rsid w:val="00EE2825"/>
    <w:rsid w:val="00EE4362"/>
    <w:rsid w:val="00EF18D7"/>
    <w:rsid w:val="00EF1E8A"/>
    <w:rsid w:val="00EF3A1A"/>
    <w:rsid w:val="00F10084"/>
    <w:rsid w:val="00F13D9B"/>
    <w:rsid w:val="00F20736"/>
    <w:rsid w:val="00F22F07"/>
    <w:rsid w:val="00F346C0"/>
    <w:rsid w:val="00F346FD"/>
    <w:rsid w:val="00F463A4"/>
    <w:rsid w:val="00F47456"/>
    <w:rsid w:val="00F51821"/>
    <w:rsid w:val="00F53817"/>
    <w:rsid w:val="00F54AD3"/>
    <w:rsid w:val="00F56F27"/>
    <w:rsid w:val="00F65A43"/>
    <w:rsid w:val="00F66845"/>
    <w:rsid w:val="00F711AD"/>
    <w:rsid w:val="00F72510"/>
    <w:rsid w:val="00F748BC"/>
    <w:rsid w:val="00F87E56"/>
    <w:rsid w:val="00F933B2"/>
    <w:rsid w:val="00F942B7"/>
    <w:rsid w:val="00F97929"/>
    <w:rsid w:val="00FA0232"/>
    <w:rsid w:val="00FA144F"/>
    <w:rsid w:val="00FA7696"/>
    <w:rsid w:val="00FA7C1D"/>
    <w:rsid w:val="00FB5129"/>
    <w:rsid w:val="00FC402D"/>
    <w:rsid w:val="00FC602B"/>
    <w:rsid w:val="00FC6AC0"/>
    <w:rsid w:val="00FE17E5"/>
    <w:rsid w:val="00FE597F"/>
    <w:rsid w:val="00FE6760"/>
    <w:rsid w:val="00FE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76587330"/>
  <w15:docId w15:val="{4D25F43D-9621-4982-A93F-00C13D792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14685"/>
    <w:pPr>
      <w:jc w:val="both"/>
    </w:pPr>
    <w:rPr>
      <w:rFonts w:ascii="Times New Roman" w:hAnsi="Times New Roman"/>
    </w:rPr>
  </w:style>
  <w:style w:type="paragraph" w:styleId="Heading1">
    <w:name w:val="heading 1"/>
    <w:basedOn w:val="Normal"/>
    <w:next w:val="BodyText"/>
    <w:link w:val="Heading1Char"/>
    <w:uiPriority w:val="99"/>
    <w:qFormat/>
    <w:rsid w:val="00E12C35"/>
    <w:pPr>
      <w:keepNext/>
      <w:keepLines/>
      <w:numPr>
        <w:numId w:val="4"/>
      </w:numPr>
      <w:tabs>
        <w:tab w:val="left" w:pos="216"/>
      </w:tabs>
      <w:spacing w:before="360" w:after="80"/>
      <w:ind w:firstLine="0"/>
      <w:jc w:val="center"/>
      <w:outlineLvl w:val="0"/>
    </w:pPr>
    <w:rPr>
      <w:rFonts w:eastAsia="MS Mincho"/>
      <w:b/>
      <w:noProof/>
    </w:rPr>
  </w:style>
  <w:style w:type="paragraph" w:styleId="Heading2">
    <w:name w:val="heading 2"/>
    <w:basedOn w:val="Normal"/>
    <w:next w:val="BodyText"/>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rsid w:val="00757DEA"/>
    <w:pPr>
      <w:numPr>
        <w:ilvl w:val="2"/>
        <w:numId w:val="6"/>
      </w:numPr>
      <w:spacing w:line="240" w:lineRule="exact"/>
      <w:ind w:firstLine="288"/>
      <w:outlineLvl w:val="2"/>
    </w:pPr>
    <w:rPr>
      <w:rFonts w:eastAsia="MS Mincho"/>
      <w:iCs/>
      <w:noProof/>
    </w:rPr>
  </w:style>
  <w:style w:type="paragraph" w:styleId="Heading4">
    <w:name w:val="heading 4"/>
    <w:basedOn w:val="Normal"/>
    <w:next w:val="Normal"/>
    <w:link w:val="Heading4Char"/>
    <w:uiPriority w:val="99"/>
    <w:rsid w:val="004059FE"/>
    <w:pPr>
      <w:numPr>
        <w:ilvl w:val="3"/>
        <w:numId w:val="7"/>
      </w:numPr>
      <w:tabs>
        <w:tab w:val="clear" w:pos="2478"/>
        <w:tab w:val="num" w:pos="720"/>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
    <w:rsid w:val="00AE1A46"/>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12C35"/>
    <w:rPr>
      <w:rFonts w:ascii="Times New Roman" w:eastAsia="MS Mincho" w:hAnsi="Times New Roman"/>
      <w:b/>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757DEA"/>
    <w:rPr>
      <w:rFonts w:ascii="Times New Roman" w:eastAsia="MS Mincho" w:hAnsi="Times New Roman"/>
      <w:iCs/>
      <w:noProof/>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AE1A46"/>
    <w:rPr>
      <w:rFonts w:cs="Times New Roman"/>
      <w:b/>
      <w:bCs/>
      <w:i/>
      <w:iCs/>
      <w:sz w:val="26"/>
      <w:szCs w:val="26"/>
    </w:rPr>
  </w:style>
  <w:style w:type="paragraph" w:customStyle="1" w:styleId="Abstrak">
    <w:name w:val="Abstrak"/>
    <w:next w:val="keywords"/>
    <w:uiPriority w:val="99"/>
    <w:qFormat/>
    <w:rsid w:val="00AF40F4"/>
    <w:pPr>
      <w:spacing w:after="200"/>
      <w:ind w:firstLine="274"/>
      <w:jc w:val="both"/>
    </w:pPr>
    <w:rPr>
      <w:rFonts w:ascii="Times New Roman" w:hAnsi="Times New Roman"/>
      <w:b/>
      <w:bCs/>
      <w:sz w:val="18"/>
      <w:szCs w:val="18"/>
    </w:rPr>
  </w:style>
  <w:style w:type="paragraph" w:customStyle="1" w:styleId="Affiliation">
    <w:name w:val="Affiliation"/>
    <w:link w:val="AffiliationChar"/>
    <w:uiPriority w:val="99"/>
    <w:rsid w:val="00AE1A46"/>
    <w:pPr>
      <w:jc w:val="center"/>
    </w:pPr>
    <w:rPr>
      <w:rFonts w:ascii="Times New Roman" w:hAnsi="Times New Roman"/>
    </w:rPr>
  </w:style>
  <w:style w:type="paragraph" w:customStyle="1" w:styleId="Pengarang">
    <w:name w:val="Pengarang"/>
    <w:next w:val="Afiliasi"/>
    <w:uiPriority w:val="99"/>
    <w:qFormat/>
    <w:rsid w:val="00AE1A46"/>
    <w:pPr>
      <w:spacing w:before="360" w:after="40"/>
      <w:jc w:val="center"/>
    </w:pPr>
    <w:rPr>
      <w:rFonts w:ascii="Times New Roman" w:hAnsi="Times New Roman"/>
      <w:noProof/>
      <w:sz w:val="22"/>
      <w:szCs w:val="22"/>
    </w:rPr>
  </w:style>
  <w:style w:type="paragraph" w:styleId="BodyText">
    <w:name w:val="Body Text"/>
    <w:basedOn w:val="Normal"/>
    <w:link w:val="BodyTextChar"/>
    <w:uiPriority w:val="99"/>
    <w:qFormat/>
    <w:rsid w:val="00BE3919"/>
    <w:pPr>
      <w:tabs>
        <w:tab w:val="left" w:pos="288"/>
      </w:tabs>
      <w:spacing w:after="120"/>
      <w:ind w:firstLine="289"/>
    </w:pPr>
    <w:rPr>
      <w:rFonts w:eastAsia="MS Mincho"/>
    </w:rPr>
  </w:style>
  <w:style w:type="character" w:customStyle="1" w:styleId="BodyTextChar">
    <w:name w:val="Body Text Char"/>
    <w:link w:val="BodyText"/>
    <w:uiPriority w:val="99"/>
    <w:locked/>
    <w:rsid w:val="00BE3919"/>
    <w:rPr>
      <w:rFonts w:ascii="Times New Roman" w:eastAsia="MS Mincho" w:hAnsi="Times New Roman"/>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Persamaan">
    <w:name w:val="Persamaan"/>
    <w:basedOn w:val="Normal"/>
    <w:uiPriority w:val="99"/>
    <w:qFormat/>
    <w:rsid w:val="00127EDD"/>
    <w:pPr>
      <w:tabs>
        <w:tab w:val="center" w:pos="2520"/>
        <w:tab w:val="right" w:pos="5040"/>
      </w:tabs>
      <w:spacing w:before="240" w:after="240" w:line="216" w:lineRule="auto"/>
    </w:pPr>
    <w:rPr>
      <w:rFonts w:ascii="Symbol" w:hAnsi="Symbol" w:cs="Symbol"/>
    </w:rPr>
  </w:style>
  <w:style w:type="paragraph" w:customStyle="1" w:styleId="Namagambar">
    <w:name w:val="Nama gambar"/>
    <w:next w:val="BodyText"/>
    <w:qFormat/>
    <w:rsid w:val="006903F9"/>
    <w:pPr>
      <w:numPr>
        <w:numId w:val="2"/>
      </w:numPr>
      <w:tabs>
        <w:tab w:val="left" w:pos="533"/>
      </w:tabs>
      <w:spacing w:before="80" w:after="200"/>
      <w:jc w:val="center"/>
    </w:pPr>
    <w:rPr>
      <w:rFonts w:ascii="Times New Roman" w:hAnsi="Times New Roman"/>
      <w:noProof/>
      <w:sz w:val="16"/>
      <w:szCs w:val="16"/>
    </w:rPr>
  </w:style>
  <w:style w:type="paragraph" w:customStyle="1" w:styleId="footnote">
    <w:name w:val="footnote"/>
    <w:uiPriority w:val="99"/>
    <w:rsid w:val="00AE1A46"/>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qFormat/>
    <w:rsid w:val="00AF40F4"/>
    <w:pPr>
      <w:spacing w:after="120"/>
      <w:ind w:firstLine="274"/>
      <w:jc w:val="both"/>
    </w:pPr>
    <w:rPr>
      <w:rFonts w:ascii="Times New Roman" w:hAnsi="Times New Roman"/>
      <w:b/>
      <w:bCs/>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rsid w:val="0097508D"/>
    <w:pPr>
      <w:spacing w:after="120"/>
      <w:jc w:val="center"/>
    </w:pPr>
    <w:rPr>
      <w:rFonts w:ascii="Times New Roman" w:hAnsi="Times New Roman"/>
      <w:bCs/>
      <w:noProof/>
      <w:sz w:val="48"/>
      <w:szCs w:val="48"/>
    </w:rPr>
  </w:style>
  <w:style w:type="paragraph" w:customStyle="1" w:styleId="IsiDaftarPustaka">
    <w:name w:val="Isi Daftar Pustaka"/>
    <w:uiPriority w:val="99"/>
    <w:qFormat/>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AE1A46"/>
    <w:pPr>
      <w:framePr w:wrap="auto" w:hAnchor="text" w:x="615" w:y="2239"/>
      <w:pBdr>
        <w:top w:val="single" w:sz="4" w:space="2" w:color="auto"/>
      </w:pBdr>
      <w:ind w:firstLine="288"/>
    </w:pPr>
    <w:rPr>
      <w:rFonts w:ascii="Times New Roman" w:hAnsi="Times New Roman"/>
      <w:sz w:val="16"/>
      <w:szCs w:val="16"/>
    </w:rPr>
  </w:style>
  <w:style w:type="paragraph" w:customStyle="1" w:styleId="JudulKolom">
    <w:name w:val="Judul Kolom"/>
    <w:basedOn w:val="Normal"/>
    <w:uiPriority w:val="99"/>
    <w:qFormat/>
    <w:rsid w:val="00AE1A46"/>
    <w:rPr>
      <w:b/>
      <w:bCs/>
      <w:sz w:val="16"/>
      <w:szCs w:val="16"/>
    </w:rPr>
  </w:style>
  <w:style w:type="paragraph" w:customStyle="1" w:styleId="Subjudulkolom">
    <w:name w:val="Subjudul kolom"/>
    <w:basedOn w:val="JudulKolom"/>
    <w:uiPriority w:val="99"/>
    <w:qFormat/>
    <w:rsid w:val="00AE1A46"/>
    <w:rPr>
      <w:i/>
      <w:iCs/>
      <w:sz w:val="15"/>
      <w:szCs w:val="15"/>
    </w:rPr>
  </w:style>
  <w:style w:type="paragraph" w:customStyle="1" w:styleId="tablecopy">
    <w:name w:val="table copy"/>
    <w:uiPriority w:val="99"/>
    <w:rsid w:val="00AE1A46"/>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JudulTabel">
    <w:name w:val="Judul Tabel"/>
    <w:uiPriority w:val="99"/>
    <w:qFormat/>
    <w:rsid w:val="00AD67ED"/>
    <w:pPr>
      <w:numPr>
        <w:numId w:val="9"/>
      </w:numPr>
      <w:spacing w:before="240" w:after="120" w:line="216" w:lineRule="auto"/>
      <w:jc w:val="center"/>
    </w:pPr>
    <w:rPr>
      <w:rFonts w:ascii="Times New Roman" w:hAnsi="Times New Roman"/>
      <w:smallCaps/>
      <w:noProof/>
      <w:sz w:val="16"/>
      <w:szCs w:val="16"/>
    </w:rPr>
  </w:style>
  <w:style w:type="paragraph" w:styleId="BalloonText">
    <w:name w:val="Balloon Text"/>
    <w:basedOn w:val="Normal"/>
    <w:link w:val="BalloonTextChar"/>
    <w:uiPriority w:val="99"/>
    <w:semiHidden/>
    <w:unhideWhenUsed/>
    <w:rsid w:val="00A430BB"/>
    <w:rPr>
      <w:rFonts w:ascii="Tahoma" w:hAnsi="Tahoma"/>
      <w:sz w:val="16"/>
      <w:szCs w:val="16"/>
    </w:rPr>
  </w:style>
  <w:style w:type="character" w:customStyle="1" w:styleId="BalloonTextChar">
    <w:name w:val="Balloon Text Char"/>
    <w:link w:val="BalloonText"/>
    <w:uiPriority w:val="99"/>
    <w:semiHidden/>
    <w:rsid w:val="00A430BB"/>
    <w:rPr>
      <w:rFonts w:ascii="Tahoma" w:hAnsi="Tahoma" w:cs="Tahoma"/>
      <w:sz w:val="16"/>
      <w:szCs w:val="16"/>
    </w:rPr>
  </w:style>
  <w:style w:type="paragraph" w:styleId="Header">
    <w:name w:val="header"/>
    <w:basedOn w:val="Normal"/>
    <w:link w:val="HeaderChar"/>
    <w:uiPriority w:val="99"/>
    <w:unhideWhenUsed/>
    <w:rsid w:val="00DF2C35"/>
    <w:pPr>
      <w:tabs>
        <w:tab w:val="center" w:pos="4680"/>
        <w:tab w:val="right" w:pos="9360"/>
      </w:tabs>
    </w:pPr>
  </w:style>
  <w:style w:type="character" w:customStyle="1" w:styleId="HeaderChar">
    <w:name w:val="Header Char"/>
    <w:link w:val="Header"/>
    <w:uiPriority w:val="99"/>
    <w:rsid w:val="00DF2C35"/>
    <w:rPr>
      <w:rFonts w:ascii="Times New Roman" w:hAnsi="Times New Roman"/>
    </w:rPr>
  </w:style>
  <w:style w:type="paragraph" w:styleId="Footer">
    <w:name w:val="footer"/>
    <w:basedOn w:val="Normal"/>
    <w:link w:val="FooterChar"/>
    <w:uiPriority w:val="99"/>
    <w:unhideWhenUsed/>
    <w:rsid w:val="00DF2C35"/>
    <w:pPr>
      <w:tabs>
        <w:tab w:val="center" w:pos="4680"/>
        <w:tab w:val="right" w:pos="9360"/>
      </w:tabs>
    </w:pPr>
  </w:style>
  <w:style w:type="character" w:customStyle="1" w:styleId="FooterChar">
    <w:name w:val="Footer Char"/>
    <w:link w:val="Footer"/>
    <w:uiPriority w:val="99"/>
    <w:rsid w:val="00DF2C35"/>
    <w:rPr>
      <w:rFonts w:ascii="Times New Roman" w:hAnsi="Times New Roman"/>
    </w:rPr>
  </w:style>
  <w:style w:type="paragraph" w:styleId="Title">
    <w:name w:val="Title"/>
    <w:aliases w:val="Judul"/>
    <w:basedOn w:val="Normal"/>
    <w:next w:val="Subtitle"/>
    <w:link w:val="TitleChar"/>
    <w:uiPriority w:val="10"/>
    <w:qFormat/>
    <w:rsid w:val="00AD1FED"/>
    <w:pPr>
      <w:spacing w:before="360" w:after="60"/>
      <w:jc w:val="center"/>
      <w:outlineLvl w:val="0"/>
    </w:pPr>
    <w:rPr>
      <w:b/>
      <w:bCs/>
      <w:kern w:val="28"/>
      <w:sz w:val="48"/>
      <w:szCs w:val="32"/>
    </w:rPr>
  </w:style>
  <w:style w:type="character" w:customStyle="1" w:styleId="TitleChar">
    <w:name w:val="Title Char"/>
    <w:aliases w:val="Judul Char"/>
    <w:link w:val="Title"/>
    <w:uiPriority w:val="10"/>
    <w:rsid w:val="00AD1FED"/>
    <w:rPr>
      <w:rFonts w:ascii="Times New Roman" w:hAnsi="Times New Roman"/>
      <w:b/>
      <w:bCs/>
      <w:kern w:val="28"/>
      <w:sz w:val="48"/>
      <w:szCs w:val="32"/>
    </w:rPr>
  </w:style>
  <w:style w:type="paragraph" w:styleId="Subtitle">
    <w:name w:val="Subtitle"/>
    <w:aliases w:val="Sub Judul"/>
    <w:basedOn w:val="Normal"/>
    <w:next w:val="Afiliasi"/>
    <w:link w:val="SubtitleChar"/>
    <w:uiPriority w:val="11"/>
    <w:qFormat/>
    <w:rsid w:val="00AD1FED"/>
    <w:pPr>
      <w:spacing w:after="60"/>
      <w:jc w:val="center"/>
      <w:outlineLvl w:val="1"/>
    </w:pPr>
    <w:rPr>
      <w:b/>
      <w:sz w:val="28"/>
      <w:szCs w:val="24"/>
    </w:rPr>
  </w:style>
  <w:style w:type="character" w:customStyle="1" w:styleId="SubtitleChar">
    <w:name w:val="Subtitle Char"/>
    <w:aliases w:val="Sub Judul Char"/>
    <w:link w:val="Subtitle"/>
    <w:uiPriority w:val="11"/>
    <w:rsid w:val="00AD1FED"/>
    <w:rPr>
      <w:rFonts w:ascii="Times New Roman" w:hAnsi="Times New Roman"/>
      <w:b/>
      <w:sz w:val="28"/>
      <w:szCs w:val="24"/>
    </w:rPr>
  </w:style>
  <w:style w:type="character" w:styleId="Strong">
    <w:name w:val="Strong"/>
    <w:uiPriority w:val="22"/>
    <w:rsid w:val="00BC6DDF"/>
    <w:rPr>
      <w:b/>
      <w:bCs/>
    </w:rPr>
  </w:style>
  <w:style w:type="paragraph" w:customStyle="1" w:styleId="Afiliasi">
    <w:name w:val="Afiliasi"/>
    <w:basedOn w:val="Affiliation"/>
    <w:link w:val="AfiliasiChar"/>
    <w:qFormat/>
    <w:rsid w:val="00BC6DDF"/>
    <w:rPr>
      <w:rFonts w:eastAsia="MS Mincho"/>
      <w:lang w:val="id-ID"/>
    </w:rPr>
  </w:style>
  <w:style w:type="paragraph" w:customStyle="1" w:styleId="Persantunan">
    <w:name w:val="Persantunan"/>
    <w:basedOn w:val="Heading1"/>
    <w:next w:val="BodyText"/>
    <w:link w:val="PersantunanChar"/>
    <w:qFormat/>
    <w:rsid w:val="00156886"/>
    <w:pPr>
      <w:numPr>
        <w:numId w:val="0"/>
      </w:numPr>
    </w:pPr>
    <w:rPr>
      <w:caps/>
      <w:lang w:val="sv-SE"/>
    </w:rPr>
  </w:style>
  <w:style w:type="character" w:customStyle="1" w:styleId="AffiliationChar">
    <w:name w:val="Affiliation Char"/>
    <w:link w:val="Affiliation"/>
    <w:uiPriority w:val="99"/>
    <w:rsid w:val="00BC6DDF"/>
    <w:rPr>
      <w:rFonts w:ascii="Times New Roman" w:hAnsi="Times New Roman"/>
      <w:lang w:val="en-US" w:eastAsia="en-US" w:bidi="ar-SA"/>
    </w:rPr>
  </w:style>
  <w:style w:type="character" w:customStyle="1" w:styleId="AfiliasiChar">
    <w:name w:val="Afiliasi Char"/>
    <w:basedOn w:val="AffiliationChar"/>
    <w:link w:val="Afiliasi"/>
    <w:rsid w:val="00BC6DDF"/>
    <w:rPr>
      <w:rFonts w:ascii="Times New Roman" w:hAnsi="Times New Roman"/>
      <w:lang w:val="en-US" w:eastAsia="en-US" w:bidi="ar-SA"/>
    </w:rPr>
  </w:style>
  <w:style w:type="paragraph" w:customStyle="1" w:styleId="DaftarPustaka">
    <w:name w:val="Daftar Pustaka"/>
    <w:basedOn w:val="Persantunan"/>
    <w:next w:val="IsiDaftarPustaka"/>
    <w:link w:val="DaftarPustakaChar"/>
    <w:qFormat/>
    <w:rsid w:val="001C3176"/>
  </w:style>
  <w:style w:type="character" w:customStyle="1" w:styleId="PersantunanChar">
    <w:name w:val="Persantunan Char"/>
    <w:link w:val="Persantunan"/>
    <w:rsid w:val="00156886"/>
    <w:rPr>
      <w:rFonts w:ascii="Times New Roman" w:eastAsia="MS Mincho" w:hAnsi="Times New Roman"/>
      <w:b/>
      <w:caps/>
      <w:noProof/>
      <w:lang w:val="sv-SE"/>
    </w:rPr>
  </w:style>
  <w:style w:type="paragraph" w:styleId="ListParagraph">
    <w:name w:val="List Paragraph"/>
    <w:basedOn w:val="Normal"/>
    <w:uiPriority w:val="34"/>
    <w:qFormat/>
    <w:rsid w:val="00622417"/>
    <w:pPr>
      <w:ind w:left="720"/>
    </w:pPr>
  </w:style>
  <w:style w:type="character" w:customStyle="1" w:styleId="DaftarPustakaChar">
    <w:name w:val="Daftar Pustaka Char"/>
    <w:link w:val="DaftarPustaka"/>
    <w:rsid w:val="001C3176"/>
    <w:rPr>
      <w:rFonts w:ascii="Times New Roman" w:eastAsia="MS Mincho" w:hAnsi="Times New Roman"/>
      <w:b/>
      <w:caps/>
      <w:noProof/>
      <w:lang w:val="sv-SE" w:eastAsia="en-US"/>
    </w:rPr>
  </w:style>
  <w:style w:type="paragraph" w:styleId="BlockText">
    <w:name w:val="Block Text"/>
    <w:basedOn w:val="Normal"/>
    <w:uiPriority w:val="99"/>
    <w:semiHidden/>
    <w:unhideWhenUsed/>
    <w:rsid w:val="0050768A"/>
    <w:pPr>
      <w:spacing w:after="120"/>
      <w:ind w:left="1440" w:right="1440"/>
    </w:pPr>
  </w:style>
  <w:style w:type="table" w:styleId="TableGrid">
    <w:name w:val="Table Grid"/>
    <w:basedOn w:val="TableNormal"/>
    <w:uiPriority w:val="39"/>
    <w:rsid w:val="00685273"/>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A7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HTMLPreformattedChar">
    <w:name w:val="HTML Preformatted Char"/>
    <w:basedOn w:val="DefaultParagraphFont"/>
    <w:link w:val="HTMLPreformatted"/>
    <w:uiPriority w:val="99"/>
    <w:rsid w:val="00FA769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2D097C-C604-4818-8700-6318213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8</Pages>
  <Words>3432</Words>
  <Characters>48737</Characters>
  <Application>Microsoft Office Word</Application>
  <DocSecurity>0</DocSecurity>
  <Lines>406</Lines>
  <Paragraphs>1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ifqi rahman</cp:lastModifiedBy>
  <cp:revision>43</cp:revision>
  <dcterms:created xsi:type="dcterms:W3CDTF">2020-10-23T00:59:00Z</dcterms:created>
  <dcterms:modified xsi:type="dcterms:W3CDTF">2021-03-2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2d0bb2e-6295-32d8-98fc-6fa189da511b</vt:lpwstr>
  </property>
</Properties>
</file>